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4A651A3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 w:rsidR="00396032">
        <w:rPr>
          <w:rFonts w:ascii="Times New Roman" w:hAnsi="Times New Roman" w:cs="Times New Roman"/>
        </w:rPr>
        <w:t xml:space="preserve"> </w:t>
      </w:r>
      <w:r w:rsidR="00893F17">
        <w:rPr>
          <w:rFonts w:ascii="Times New Roman" w:hAnsi="Times New Roman" w:cs="Times New Roman" w:hint="eastAsia"/>
        </w:rPr>
        <w:t>(</w:t>
      </w:r>
      <w:r w:rsidR="00893F17">
        <w:rPr>
          <w:rFonts w:ascii="Times New Roman" w:hAnsi="Times New Roman" w:cs="Times New Roman"/>
        </w:rPr>
        <w:t>2022</w:t>
      </w:r>
      <w:r w:rsidR="00893F17">
        <w:rPr>
          <w:rFonts w:ascii="Times New Roman" w:hAnsi="Times New Roman" w:cs="Times New Roman" w:hint="eastAsia"/>
        </w:rPr>
        <w:t>春</w:t>
      </w:r>
      <w:r w:rsidR="00893F17">
        <w:rPr>
          <w:rFonts w:ascii="Times New Roman" w:hAnsi="Times New Roman" w:cs="Times New Roman"/>
        </w:rPr>
        <w:t>)</w:t>
      </w:r>
      <w:r w:rsidR="00396032">
        <w:rPr>
          <w:rFonts w:ascii="Times New Roman" w:hAnsi="Times New Roman" w:cs="Times New Roman" w:hint="eastAsia"/>
        </w:rPr>
        <w:t>课程项目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6CF4D33B" w:rsidR="00E4179C" w:rsidRPr="00E4179C" w:rsidRDefault="008E0A54" w:rsidP="003D36A5">
      <w:pPr>
        <w:pStyle w:val="a2"/>
      </w:pPr>
      <w:r w:rsidRPr="00220382">
        <w:rPr>
          <w:rStyle w:val="af6"/>
          <w:rFonts w:hint="eastAsia"/>
          <w:spacing w:val="104"/>
          <w:kern w:val="0"/>
          <w:fitText w:val="630" w:id="-1563145472"/>
        </w:rPr>
        <w:t>摘</w:t>
      </w:r>
      <w:r w:rsidRPr="00220382">
        <w:rPr>
          <w:rStyle w:val="af6"/>
          <w:rFonts w:hint="eastAsia"/>
          <w:kern w:val="0"/>
          <w:fitText w:val="630" w:id="-1563145472"/>
        </w:rPr>
        <w:t>要</w:t>
      </w:r>
      <w:r w:rsidR="009D6F80" w:rsidRPr="00220382">
        <w:rPr>
          <w:rStyle w:val="af6"/>
          <w:spacing w:val="-20"/>
          <w:kern w:val="0"/>
        </w:rPr>
        <w:fldChar w:fldCharType="begin"/>
      </w:r>
      <w:r w:rsidR="009D6F80" w:rsidRPr="00220382">
        <w:rPr>
          <w:spacing w:val="-20"/>
        </w:rPr>
        <w:instrText xml:space="preserve"> TC "</w:instrText>
      </w:r>
      <w:bookmarkStart w:id="0" w:name="_Toc108714115"/>
      <w:r w:rsidR="001347DF" w:rsidRPr="00220382">
        <w:rPr>
          <w:rFonts w:hint="eastAsia"/>
          <w:spacing w:val="-20"/>
        </w:rPr>
        <w:instrText>摘要</w:instrText>
      </w:r>
      <w:bookmarkEnd w:id="0"/>
      <w:r w:rsidR="009D6F80" w:rsidRPr="00220382">
        <w:rPr>
          <w:spacing w:val="-20"/>
        </w:rPr>
        <w:instrText xml:space="preserve">" \f C \l "1" </w:instrText>
      </w:r>
      <w:r w:rsidR="009D6F80" w:rsidRPr="00220382">
        <w:rPr>
          <w:rStyle w:val="af6"/>
          <w:spacing w:val="-20"/>
          <w:kern w:val="0"/>
        </w:rPr>
        <w:fldChar w:fldCharType="end"/>
      </w:r>
      <w:r>
        <w:rPr>
          <w:rFonts w:hint="eastAsia"/>
        </w:rPr>
        <w:t>：</w:t>
      </w:r>
      <w:r w:rsidR="00E4179C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2415452" w:rsidR="00B50C9C" w:rsidRPr="006117E4" w:rsidRDefault="008C60FA" w:rsidP="00A06EB2">
      <w:pPr>
        <w:pStyle w:val="af7"/>
      </w:pPr>
      <w:r>
        <w:rPr>
          <w:rFonts w:hint="eastAsia"/>
        </w:rPr>
        <w:t>Cour</w:t>
      </w:r>
      <w:r>
        <w:t>se Project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 w:val="0"/>
          <w:kern w:val="0"/>
        </w:rPr>
        <w:t>A</w:t>
      </w:r>
      <w:r w:rsidR="00563091" w:rsidRPr="00811F99">
        <w:rPr>
          <w:rStyle w:val="af6"/>
          <w:b w:val="0"/>
          <w:kern w:val="0"/>
        </w:rPr>
        <w:t>bstract</w:t>
      </w:r>
      <w:r w:rsidR="009D6F80">
        <w:rPr>
          <w:rStyle w:val="af6"/>
          <w:b w:val="0"/>
          <w:kern w:val="0"/>
        </w:rPr>
        <w:fldChar w:fldCharType="begin"/>
      </w:r>
      <w:r w:rsidR="009D6F80">
        <w:instrText xml:space="preserve"> TC "</w:instrText>
      </w:r>
      <w:bookmarkStart w:id="1" w:name="_Toc108714116"/>
      <w:r w:rsidR="009D6F80" w:rsidRPr="00423874">
        <w:rPr>
          <w:rStyle w:val="af6"/>
          <w:b w:val="0"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 w:val="0"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3A4EB16C" w14:textId="6C94E5F9" w:rsidR="00D435D0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8714115" w:history="1">
            <w:r w:rsidR="00D435D0" w:rsidRPr="007D5323">
              <w:rPr>
                <w:rStyle w:val="aa"/>
                <w:noProof/>
                <w:spacing w:val="-20"/>
              </w:rPr>
              <w:t>摘要</w:t>
            </w:r>
            <w:r w:rsidR="00D435D0">
              <w:rPr>
                <w:noProof/>
                <w:webHidden/>
              </w:rPr>
              <w:tab/>
            </w:r>
            <w:r w:rsidR="00D435D0">
              <w:rPr>
                <w:noProof/>
                <w:webHidden/>
              </w:rPr>
              <w:fldChar w:fldCharType="begin"/>
            </w:r>
            <w:r w:rsidR="00D435D0">
              <w:rPr>
                <w:noProof/>
                <w:webHidden/>
              </w:rPr>
              <w:instrText xml:space="preserve"> PAGEREF _Toc108714115 \h </w:instrText>
            </w:r>
            <w:r w:rsidR="00D435D0">
              <w:rPr>
                <w:noProof/>
                <w:webHidden/>
              </w:rPr>
            </w:r>
            <w:r w:rsidR="00D435D0">
              <w:rPr>
                <w:noProof/>
                <w:webHidden/>
              </w:rPr>
              <w:fldChar w:fldCharType="separate"/>
            </w:r>
            <w:r w:rsidR="00D435D0">
              <w:rPr>
                <w:noProof/>
                <w:webHidden/>
              </w:rPr>
              <w:t>i</w:t>
            </w:r>
            <w:r w:rsidR="00D435D0">
              <w:rPr>
                <w:noProof/>
                <w:webHidden/>
              </w:rPr>
              <w:fldChar w:fldCharType="end"/>
            </w:r>
          </w:hyperlink>
        </w:p>
        <w:p w14:paraId="77F95060" w14:textId="2376F680" w:rsidR="00D435D0" w:rsidRDefault="00D435D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714116" w:history="1">
            <w:r w:rsidRPr="007D5323">
              <w:rPr>
                <w:rStyle w:val="aa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8D7267" w14:textId="61749EE1" w:rsidR="00D435D0" w:rsidRDefault="00D435D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714117" w:history="1">
            <w:r w:rsidRPr="007D5323">
              <w:rPr>
                <w:rStyle w:val="aa"/>
                <w:noProof/>
              </w:rPr>
              <w:t>1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6AB940" w14:textId="6FE65D39" w:rsidR="00D435D0" w:rsidRDefault="00D435D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714118" w:history="1">
            <w:r w:rsidRPr="007D5323">
              <w:rPr>
                <w:rStyle w:val="aa"/>
                <w:noProof/>
              </w:rPr>
              <w:t>2 Data and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51B24D" w14:textId="73EBA0BB" w:rsidR="00D435D0" w:rsidRDefault="00D435D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19" w:history="1">
            <w:r w:rsidRPr="007D5323">
              <w:rPr>
                <w:rStyle w:val="aa"/>
                <w:noProof/>
              </w:rPr>
              <w:t>2.1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321D18" w14:textId="0B951A0C" w:rsidR="00D435D0" w:rsidRDefault="00D435D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0" w:history="1">
            <w:r w:rsidRPr="007D5323">
              <w:rPr>
                <w:rStyle w:val="aa"/>
                <w:noProof/>
              </w:rPr>
              <w:t>2.2 Classical decompos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931BDA" w14:textId="3103520E" w:rsidR="00D435D0" w:rsidRDefault="00D435D0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1" w:history="1">
            <w:r w:rsidRPr="007D5323">
              <w:rPr>
                <w:rStyle w:val="aa"/>
                <w:noProof/>
              </w:rPr>
              <w:t>2.2.1 Simple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A056E2" w14:textId="04979A50" w:rsidR="00D435D0" w:rsidRDefault="00D435D0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2" w:history="1">
            <w:r w:rsidRPr="007D5323">
              <w:rPr>
                <w:rStyle w:val="aa"/>
                <w:noProof/>
              </w:rPr>
              <w:t>2.2.2 Predictor-corrector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31EA08" w14:textId="1F149015" w:rsidR="00D435D0" w:rsidRDefault="00D435D0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3" w:history="1">
            <w:r w:rsidRPr="007D5323">
              <w:rPr>
                <w:rStyle w:val="aa"/>
                <w:noProof/>
              </w:rPr>
              <w:t>2.2.3 Global model-fitting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EBE4C9" w14:textId="296E3DD9" w:rsidR="00D435D0" w:rsidRDefault="00D435D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4" w:history="1">
            <w:r w:rsidRPr="007D5323">
              <w:rPr>
                <w:rStyle w:val="aa"/>
                <w:noProof/>
              </w:rPr>
              <w:t>2.3 Experiment set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B4CF7B" w14:textId="1E8C4920" w:rsidR="00D435D0" w:rsidRDefault="00D435D0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5" w:history="1">
            <w:r w:rsidRPr="007D5323">
              <w:rPr>
                <w:rStyle w:val="aa"/>
                <w:noProof/>
              </w:rPr>
              <w:t>2.3.1 Idealized time se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888111" w14:textId="26503ED3" w:rsidR="00D435D0" w:rsidRDefault="00D435D0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6" w:history="1">
            <w:r w:rsidRPr="007D5323">
              <w:rPr>
                <w:rStyle w:val="aa"/>
                <w:noProof/>
              </w:rPr>
              <w:t>2.3.2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CC4BC7" w14:textId="55B60ECD" w:rsidR="00D435D0" w:rsidRDefault="00D435D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7" w:history="1">
            <w:r w:rsidRPr="007D5323">
              <w:rPr>
                <w:rStyle w:val="aa"/>
                <w:noProof/>
              </w:rPr>
              <w:t>2.4 Assessment 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8412FF" w14:textId="42588788" w:rsidR="00D435D0" w:rsidRDefault="00D435D0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8" w:history="1">
            <w:r w:rsidRPr="007D5323">
              <w:rPr>
                <w:rStyle w:val="aa"/>
                <w:noProof/>
              </w:rPr>
              <w:t>2.4.1 Idealized time se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D9844C" w14:textId="53E846AC" w:rsidR="00D435D0" w:rsidRDefault="00D435D0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29" w:history="1">
            <w:r w:rsidRPr="007D5323">
              <w:rPr>
                <w:rStyle w:val="aa"/>
                <w:noProof/>
              </w:rPr>
              <w:t>2.4.2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B53246" w14:textId="183F499D" w:rsidR="00D435D0" w:rsidRDefault="00D435D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714130" w:history="1">
            <w:r w:rsidRPr="007D5323">
              <w:rPr>
                <w:rStyle w:val="aa"/>
                <w:noProof/>
              </w:rPr>
              <w:t>3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567906" w14:textId="60EBF0DB" w:rsidR="00D435D0" w:rsidRDefault="00D435D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31" w:history="1">
            <w:r w:rsidRPr="007D5323">
              <w:rPr>
                <w:rStyle w:val="aa"/>
                <w:noProof/>
              </w:rPr>
              <w:t>3.1 Idealized experi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6DD3F7" w14:textId="321B22F4" w:rsidR="00D435D0" w:rsidRDefault="00D435D0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32" w:history="1">
            <w:r w:rsidRPr="007D5323">
              <w:rPr>
                <w:rStyle w:val="aa"/>
                <w:noProof/>
              </w:rPr>
              <w:t>3.1.1 Classical decomposition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697D13" w14:textId="7DC43C95" w:rsidR="00D435D0" w:rsidRDefault="00D435D0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33" w:history="1">
            <w:r w:rsidRPr="007D5323">
              <w:rPr>
                <w:rStyle w:val="aa"/>
                <w:noProof/>
              </w:rPr>
              <w:t>3.1.2 Comparison of different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F033A5" w14:textId="65D5A0DD" w:rsidR="00D435D0" w:rsidRDefault="00D435D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714134" w:history="1">
            <w:r w:rsidRPr="007D5323">
              <w:rPr>
                <w:rStyle w:val="aa"/>
                <w:noProof/>
              </w:rPr>
              <w:t>3.2 Classical decomposition of several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FA1071" w14:textId="6C0F9D80" w:rsidR="00D435D0" w:rsidRDefault="00D435D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714135" w:history="1">
            <w:r w:rsidRPr="007D5323">
              <w:rPr>
                <w:rStyle w:val="aa"/>
                <w:noProof/>
              </w:rPr>
              <w:t>4 Conclu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558E2D" w14:textId="13900DF7" w:rsidR="00D435D0" w:rsidRDefault="00D435D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714136" w:history="1">
            <w:r w:rsidRPr="007D5323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7141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6F521078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2" w:name="_Toc108714117"/>
      <w:r>
        <w:lastRenderedPageBreak/>
        <w:t>Introduction</w:t>
      </w:r>
      <w:bookmarkEnd w:id="2"/>
    </w:p>
    <w:p w14:paraId="21F233F0" w14:textId="3428A624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3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4" w:name="_Hlk107653125"/>
      <w:r w:rsidR="00212AD9" w:rsidRPr="00B913ED">
        <w:rPr>
          <w:i/>
        </w:rPr>
        <w:t>classical decomposition</w:t>
      </w:r>
      <w:bookmarkEnd w:id="3"/>
      <w:bookmarkEnd w:id="4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 xml:space="preserve">a </w:t>
      </w:r>
      <w:r w:rsidR="00FF7B54">
        <w:t>residual</w:t>
      </w:r>
      <w:r w:rsidR="00091561">
        <w:t xml:space="preserve"> component</w:t>
      </w:r>
      <w:r w:rsidR="000B58C5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21103C5D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 xml:space="preserve">he </w:t>
      </w:r>
      <w:r w:rsidR="00FF7B54">
        <w:t>residual</w:t>
      </w:r>
      <w:r w:rsidR="00A672AB">
        <w:t xml:space="preserve">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</w:t>
      </w:r>
      <w:r w:rsidR="00AB1F07">
        <w:rPr>
          <w:rFonts w:hint="eastAsia"/>
        </w:rPr>
        <w:t>.</w:t>
      </w:r>
    </w:p>
    <w:p w14:paraId="036916D1" w14:textId="6D96BAA4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="00792EDE">
        <w:t xml:space="preserve">the </w:t>
      </w:r>
      <w:r w:rsidR="00167AE3" w:rsidRPr="00167AE3">
        <w:rPr>
          <w:rFonts w:hint="eastAsia"/>
          <w:i/>
        </w:rPr>
        <w:t>S</w:t>
      </w:r>
      <w:r w:rsidR="00167AE3" w:rsidRPr="00167AE3">
        <w:rPr>
          <w:i/>
        </w:rPr>
        <w:t>imple method</w:t>
      </w:r>
      <w:r>
        <w:t xml:space="preserve">, is to determine the long-term trend using either moving mean or locally linear regression, and then determine the </w:t>
      </w:r>
      <w:r w:rsidR="00466EC0">
        <w:t>annual cycle</w:t>
      </w:r>
      <w:r>
        <w:t xml:space="preserve">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="00792EDE">
        <w:t xml:space="preserve">the </w:t>
      </w:r>
      <w:r w:rsidR="00703862" w:rsidRPr="00703862">
        <w:rPr>
          <w:i/>
        </w:rPr>
        <w:t>Predictor-corrector method</w:t>
      </w:r>
      <w:r>
        <w:t>, is to do method-1 i</w:t>
      </w:r>
      <w:r w:rsidRPr="004B541A">
        <w:t>teratively</w:t>
      </w:r>
      <w:r>
        <w:t xml:space="preserve">, that is, update the estimated trend using the </w:t>
      </w:r>
      <w:proofErr w:type="spellStart"/>
      <w:r>
        <w:t>d</w:t>
      </w:r>
      <w:r w:rsidRPr="00881910">
        <w:t>eseasonalize</w:t>
      </w:r>
      <w:r>
        <w:t>d</w:t>
      </w:r>
      <w:proofErr w:type="spellEnd"/>
      <w:r>
        <w:t xml:space="preserve"> series, </w:t>
      </w:r>
      <w:r w:rsidR="00BC6BA4">
        <w:t xml:space="preserve">and </w:t>
      </w:r>
      <w:r>
        <w:t xml:space="preserve">then update the estimated </w:t>
      </w:r>
      <w:r w:rsidR="00AB79C3">
        <w:t>seasonal component</w:t>
      </w:r>
      <w:r>
        <w:t xml:space="preserve">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="00792EDE">
        <w:t xml:space="preserve">the </w:t>
      </w:r>
      <w:r w:rsidR="00CB70EF" w:rsidRPr="00CB70EF">
        <w:rPr>
          <w:i/>
        </w:rPr>
        <w:t xml:space="preserve">Global </w:t>
      </w:r>
      <w:r w:rsidR="00792EDE">
        <w:rPr>
          <w:i/>
        </w:rPr>
        <w:t>model-fitting</w:t>
      </w:r>
      <w:r w:rsidR="00CB70EF" w:rsidRPr="00CB70EF">
        <w:rPr>
          <w:i/>
        </w:rPr>
        <w:t xml:space="preserve"> metho</w:t>
      </w:r>
      <w:r w:rsidR="00CB70EF">
        <w:rPr>
          <w:i/>
        </w:rPr>
        <w:t>d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and some sin</w:t>
      </w:r>
      <w:r>
        <w:t>e</w:t>
      </w:r>
      <w:r w:rsidRPr="00B35BC3">
        <w:t xml:space="preserve"> and cosine terms.</w:t>
      </w:r>
    </w:p>
    <w:p w14:paraId="382F3439" w14:textId="44CBE628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F12F2A" w:rsidRPr="00F12F2A">
          <w:rPr>
            <w:rStyle w:val="aa"/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F12F2A" w:rsidRPr="00F12F2A">
          <w:rPr>
            <w:rStyle w:val="aa"/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3" w:tooltip="Narapusetty, 2009 #3" w:history="1">
        <w:r w:rsidR="00F12F2A" w:rsidRPr="00F12F2A">
          <w:rPr>
            <w:rStyle w:val="aa"/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4" w:tooltip="Pezzulli, 2005 #6" w:history="1">
        <w:r w:rsidR="00F12F2A" w:rsidRPr="00F12F2A">
          <w:rPr>
            <w:rStyle w:val="aa"/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5" w:tooltip="Wu, 2007 #4" w:history="1">
        <w:r w:rsidR="00F12F2A" w:rsidRPr="00F12F2A">
          <w:rPr>
            <w:rStyle w:val="aa"/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39147F" w:rsidRPr="00BE6B7B">
        <w:t xml:space="preserve">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 w:rsidRPr="00456631">
        <w:rPr>
          <w:i/>
        </w:rPr>
        <w:t>seasonal adjustment</w:t>
      </w:r>
      <w:r w:rsidR="002D4D51">
        <w:t xml:space="preserve">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0D6BA9B4" w:rsidR="00C25468" w:rsidRPr="00BE6B7B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77377E12" w14:textId="0A313CE8" w:rsidR="00144958" w:rsidRDefault="00E508E9" w:rsidP="00144958">
      <w:pPr>
        <w:pStyle w:val="1"/>
        <w:spacing w:before="156" w:after="156"/>
      </w:pPr>
      <w:bookmarkStart w:id="5" w:name="_Toc108714118"/>
      <w:r>
        <w:rPr>
          <w:rFonts w:hint="eastAsia"/>
        </w:rPr>
        <w:lastRenderedPageBreak/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5"/>
    </w:p>
    <w:p w14:paraId="1DFA5152" w14:textId="3E5C6235" w:rsidR="00755DE9" w:rsidRPr="00755DE9" w:rsidRDefault="00755DE9" w:rsidP="00755DE9">
      <w:pPr>
        <w:pStyle w:val="21"/>
      </w:pPr>
      <w:bookmarkStart w:id="6" w:name="_Toc108714119"/>
      <w:r>
        <w:rPr>
          <w:rFonts w:hint="eastAsia"/>
        </w:rPr>
        <w:t>D</w:t>
      </w:r>
      <w:r>
        <w:t>ata</w:t>
      </w:r>
      <w:bookmarkEnd w:id="6"/>
    </w:p>
    <w:p w14:paraId="577851BA" w14:textId="3A82BF0A" w:rsidR="00144958" w:rsidRDefault="00963E57" w:rsidP="003E5B91">
      <w:pPr>
        <w:pStyle w:val="21"/>
      </w:pPr>
      <w:bookmarkStart w:id="7" w:name="_Hlk108555813"/>
      <w:bookmarkStart w:id="8" w:name="_Toc108714120"/>
      <w:r>
        <w:rPr>
          <w:rFonts w:hint="eastAsia"/>
        </w:rPr>
        <w:t>C</w:t>
      </w:r>
      <w:r w:rsidRPr="00803A13">
        <w:t>lassical decomposition</w:t>
      </w:r>
      <w:bookmarkEnd w:id="8"/>
    </w:p>
    <w:bookmarkEnd w:id="7"/>
    <w:p w14:paraId="181F3A43" w14:textId="6C31E3C2" w:rsidR="001C5CA6" w:rsidRDefault="00621F08" w:rsidP="000A4BB4">
      <w:pPr>
        <w:pStyle w:val="a2"/>
      </w:pPr>
      <w:r w:rsidRPr="00621F08">
        <w:rPr>
          <w:i/>
        </w:rPr>
        <w:t>Classical decomposition</w:t>
      </w:r>
      <w:r w:rsidR="000D42D2">
        <w:t xml:space="preserve"> is to decompose a time series into </w:t>
      </w:r>
      <w:r w:rsidR="002C527B">
        <w:t xml:space="preserve">the following three components: 1) a long-term trend, 2) an annual cycle, or seasonal component, and 3) a residual component. </w:t>
      </w:r>
      <w:r w:rsidR="00BD619A" w:rsidRPr="00BD619A">
        <w:t>In climatological studies, these three terms are usually assumed to be combined in an additive manner.</w:t>
      </w:r>
      <w:r w:rsidR="001C5CA6">
        <w:rPr>
          <w:rFonts w:hint="eastAsia"/>
        </w:rPr>
        <w:t xml:space="preserve"> </w:t>
      </w:r>
      <w:r w:rsidR="001C5CA6" w:rsidRPr="001C5CA6">
        <w:t xml:space="preserve">The trend plus the annual cycle is sometimes referred to as the </w:t>
      </w:r>
      <w:r w:rsidR="001C5CA6" w:rsidRPr="001C5CA6">
        <w:rPr>
          <w:i/>
        </w:rPr>
        <w:t xml:space="preserve">climatological </w:t>
      </w:r>
      <w:r w:rsidR="00C67E13">
        <w:rPr>
          <w:i/>
        </w:rPr>
        <w:t>mean</w:t>
      </w:r>
      <w:r w:rsidR="001C5CA6" w:rsidRPr="001C5CA6">
        <w:t>.</w:t>
      </w:r>
    </w:p>
    <w:p w14:paraId="383DDB21" w14:textId="3872687C" w:rsidR="009E5CF4" w:rsidRDefault="0033216C" w:rsidP="000A4BB4">
      <w:pPr>
        <w:pStyle w:val="a2"/>
      </w:pPr>
      <w:r w:rsidRPr="0033216C">
        <w:t>Typically, climate data are sampled at equal time intervals.</w:t>
      </w:r>
      <w:r>
        <w:t xml:space="preserve"> </w:t>
      </w:r>
      <w:r w:rsidR="00792EDE" w:rsidRPr="00792EDE">
        <w:t xml:space="preserve">For simplicity, </w:t>
      </w:r>
      <w:r w:rsidR="00792EDE">
        <w:rPr>
          <w:rFonts w:hint="eastAsia"/>
        </w:rPr>
        <w:t>the</w:t>
      </w:r>
      <w:r w:rsidR="00792EDE">
        <w:t xml:space="preserve"> following discussion will be focused on </w:t>
      </w:r>
      <w:r w:rsidR="00792EDE" w:rsidRPr="00792EDE">
        <w:t>monthly data. However, th</w:t>
      </w:r>
      <w:r w:rsidR="0076288E">
        <w:t>e following</w:t>
      </w:r>
      <w:r w:rsidR="00792EDE" w:rsidRPr="00792EDE">
        <w:t xml:space="preserve"> discussions</w:t>
      </w:r>
      <w:r w:rsidR="00A419EA">
        <w:t xml:space="preserve"> </w:t>
      </w:r>
      <w:r w:rsidR="00A419EA">
        <w:rPr>
          <w:rFonts w:hint="eastAsia"/>
        </w:rPr>
        <w:t>c</w:t>
      </w:r>
      <w:r w:rsidR="00792EDE" w:rsidRPr="00792EDE">
        <w:t>an easily be generalized to daily data, or data obtained by sampling at other time intervals.</w:t>
      </w:r>
    </w:p>
    <w:p w14:paraId="2E2D8830" w14:textId="77777777" w:rsidR="0068456D" w:rsidRDefault="0068456D" w:rsidP="0068456D">
      <w:pPr>
        <w:pStyle w:val="a2"/>
      </w:pPr>
      <w:r w:rsidRPr="0085479F">
        <w:rPr>
          <w:rFonts w:hint="eastAsia"/>
        </w:rPr>
        <w:t>D</w:t>
      </w:r>
      <w:r w:rsidRPr="0085479F">
        <w:t>enote the original time series as</w:t>
      </w:r>
      <w:r>
        <w:rPr>
          <w:rFonts w:hint="eastAsia"/>
        </w:rPr>
        <w:t xml:space="preserve">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x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,  i=1,⋯,N</m:t>
        </m:r>
      </m:oMath>
      <w:r>
        <w:rPr>
          <w:rFonts w:hint="eastAsia"/>
        </w:rPr>
        <w:t>, wh</w:t>
      </w:r>
      <w:r>
        <w:t xml:space="preserve">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is the time value of the </w:t>
      </w:r>
      <w:proofErr w:type="spellStart"/>
      <w:r w:rsidRPr="00C43444">
        <w:rPr>
          <w:i/>
        </w:rPr>
        <w:t>i</w:t>
      </w:r>
      <w:r w:rsidRPr="00C43444">
        <w:rPr>
          <w:vertAlign w:val="superscript"/>
        </w:rPr>
        <w:t>th</w:t>
      </w:r>
      <w:proofErr w:type="spellEnd"/>
      <w:r>
        <w:t xml:space="preserve"> month. One can simply 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i</m:t>
        </m:r>
      </m:oMath>
      <w:r>
        <w:rPr>
          <w:rFonts w:hint="eastAsia"/>
        </w:rPr>
        <w:t>.</w:t>
      </w:r>
    </w:p>
    <w:p w14:paraId="02DFE1E7" w14:textId="492590D7" w:rsidR="00E7091C" w:rsidRDefault="00357352" w:rsidP="00E7091C">
      <w:pPr>
        <w:pStyle w:val="31"/>
      </w:pPr>
      <w:bookmarkStart w:id="9" w:name="_Toc108714121"/>
      <w:r>
        <w:t>S</w:t>
      </w:r>
      <w:r w:rsidR="00E7091C">
        <w:t>imple method</w:t>
      </w:r>
      <w:bookmarkEnd w:id="9"/>
    </w:p>
    <w:p w14:paraId="5D665716" w14:textId="1B27E46B" w:rsidR="0068456D" w:rsidRDefault="00357352" w:rsidP="0068456D">
      <w:pPr>
        <w:pStyle w:val="41"/>
      </w:pPr>
      <w:r>
        <w:t>T</w:t>
      </w:r>
      <w:r w:rsidR="00EF25E3">
        <w:t>rend determined by l</w:t>
      </w:r>
      <w:r w:rsidR="007001D0" w:rsidRPr="00524455">
        <w:t xml:space="preserve">ocally weighted </w:t>
      </w:r>
      <w:r w:rsidR="007001D0">
        <w:t>l</w:t>
      </w:r>
      <w:r w:rsidR="007001D0" w:rsidRPr="00524455">
        <w:t xml:space="preserve">inear </w:t>
      </w:r>
      <w:r w:rsidR="007001D0">
        <w:t>r</w:t>
      </w:r>
      <w:r w:rsidR="007001D0" w:rsidRPr="00524455">
        <w:t>egression</w:t>
      </w:r>
      <w:r w:rsidR="007001D0">
        <w:t xml:space="preserve"> (LWLR)</w:t>
      </w:r>
    </w:p>
    <w:p w14:paraId="354F4CF9" w14:textId="35D8869F" w:rsidR="001C5909" w:rsidRDefault="00365843" w:rsidP="0085479F">
      <w:pPr>
        <w:pStyle w:val="a2"/>
      </w:pPr>
      <w:r>
        <w:t xml:space="preserve">For each time </w:t>
      </w:r>
      <m:oMath>
        <m:r>
          <w:rPr>
            <w:rFonts w:ascii="Latin Modern Math" w:hAnsi="Latin Modern Math"/>
          </w:rPr>
          <m:t>t</m:t>
        </m:r>
      </m:oMath>
      <w:r>
        <w:t xml:space="preserve">, </w:t>
      </w:r>
      <w:r w:rsidR="00524455">
        <w:t xml:space="preserve">the </w:t>
      </w:r>
      <w:r w:rsidR="00524455" w:rsidRPr="00524455">
        <w:rPr>
          <w:i/>
        </w:rPr>
        <w:t>trend</w:t>
      </w:r>
      <w:r w:rsidR="00524455">
        <w:t xml:space="preserve"> componen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E22829">
        <w:rPr>
          <w:rFonts w:hint="eastAsia"/>
        </w:rPr>
        <w:t xml:space="preserve"> </w:t>
      </w:r>
      <w:r w:rsidR="00524455">
        <w:t>of the original series is determined through the following l</w:t>
      </w:r>
      <w:r w:rsidR="00524455" w:rsidRPr="00524455">
        <w:t xml:space="preserve">ocally weighted </w:t>
      </w:r>
      <w:r w:rsidR="00524455">
        <w:t>l</w:t>
      </w:r>
      <w:r w:rsidR="00524455" w:rsidRPr="00524455">
        <w:t xml:space="preserve">inear </w:t>
      </w:r>
      <w:r w:rsidR="00524455">
        <w:t>r</w:t>
      </w:r>
      <w:r w:rsidR="00524455" w:rsidRPr="00524455">
        <w:t>egression</w:t>
      </w:r>
      <w:r w:rsidR="00524455">
        <w:t xml:space="preserve"> (LWLR) procedure</w:t>
      </w:r>
      <w:r w:rsidR="004001CF">
        <w:t>.</w:t>
      </w:r>
    </w:p>
    <w:p w14:paraId="1EDD901A" w14:textId="3E3FF42D" w:rsidR="0052581E" w:rsidRDefault="0052581E" w:rsidP="0085479F">
      <w:pPr>
        <w:pStyle w:val="a2"/>
      </w:pPr>
      <w:r>
        <w:rPr>
          <w:rFonts w:hint="eastAsia"/>
        </w:rPr>
        <w:t>T</w:t>
      </w:r>
      <w:r>
        <w:t xml:space="preserve">he goal of LWLR is to </w:t>
      </w:r>
      <w:r w:rsidR="00E22829">
        <w:t xml:space="preserve">find a model </w:t>
      </w:r>
      <w:r w:rsidR="00A419EA">
        <w:rPr>
          <w:rFonts w:hint="eastAsia"/>
        </w:rPr>
        <w:t>of</w:t>
      </w:r>
      <w:r w:rsidR="00A419EA">
        <w:t xml:space="preserve"> </w:t>
      </w:r>
      <w:r w:rsidR="006E42F7">
        <w:t>the</w:t>
      </w:r>
      <w:r w:rsidR="00E22829">
        <w:t xml:space="preserve"> form </w:t>
      </w:r>
      <m:oMath>
        <m:acc>
          <m:accPr>
            <m:ctrlPr>
              <w:rPr>
                <w:rFonts w:ascii="Latin Modern Math" w:hAnsi="Latin Modern Math"/>
              </w:rPr>
            </m:ctrlPr>
          </m:accPr>
          <m:e>
            <m:r>
              <w:rPr>
                <w:rFonts w:ascii="Latin Modern Math" w:hAnsi="Latin Modern Math"/>
              </w:rPr>
              <m:t>x</m:t>
            </m:r>
          </m:e>
        </m:acc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t</m:t>
        </m:r>
      </m:oMath>
      <w:r w:rsidR="006E42F7">
        <w:rPr>
          <w:rFonts w:hint="eastAsia"/>
        </w:rPr>
        <w:t xml:space="preserve"> </w:t>
      </w:r>
      <w:r w:rsidR="006E42F7">
        <w:t xml:space="preserve">that </w:t>
      </w:r>
      <w:r w:rsidR="00992DD3">
        <w:t xml:space="preserve">best </w:t>
      </w:r>
      <w:r w:rsidR="006E42F7">
        <w:t xml:space="preserve">fits the original </w:t>
      </w:r>
      <w:r w:rsidR="00F652B8">
        <w:t>serie</w:t>
      </w:r>
      <w:r w:rsidR="00992DD3">
        <w:t>s</w:t>
      </w:r>
      <w:r w:rsidR="00A82506">
        <w:t xml:space="preserve"> </w:t>
      </w:r>
      <w:r w:rsidR="00F652B8">
        <w:t>in the sense of least mean square los</w:t>
      </w:r>
      <w:r w:rsidR="00A07B94">
        <w:t>s</w:t>
      </w:r>
      <w:r w:rsidR="009E2257">
        <w:t>,</w:t>
      </w:r>
      <w:r w:rsidR="00A07B94">
        <w:t xml:space="preserve"> that is, to fi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grow m:val="0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F51B99">
        <w:rPr>
          <w:rFonts w:hint="eastAsia"/>
        </w:rPr>
        <w:t xml:space="preserve"> </w:t>
      </w:r>
      <w:r w:rsidR="00F51B99">
        <w:t>that minimize</w:t>
      </w:r>
    </w:p>
    <w:p w14:paraId="5AFB10F9" w14:textId="510D8A3C" w:rsidR="00F51B99" w:rsidRPr="00722C0B" w:rsidRDefault="0079567B" w:rsidP="0085479F">
      <w:pPr>
        <w:pStyle w:val="a2"/>
      </w:pPr>
      <m:oMathPara>
        <m:oMath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  <m:r>
                    <w:rPr>
                      <w:rFonts w:ascii="Latin Modern Math" w:hAnsi="Latin Modern Math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acc>
                </m:e>
              </m:d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m:rPr>
              <m:sty m:val="b"/>
            </m:rPr>
            <w:rPr>
              <w:rFonts w:ascii="Latin Modern Math" w:hAnsi="Latin Modern Math"/>
            </w:rPr>
            <m:t>W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i=1</m:t>
              </m:r>
            </m:sub>
            <m:sup>
              <m:r>
                <w:rPr>
                  <w:rFonts w:ascii="Latin Modern Math" w:hAnsi="Latin Modern Math"/>
                </w:rPr>
                <m:t>N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p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325D71C1" w14:textId="44BE9965" w:rsidR="003F6348" w:rsidRDefault="00722C0B" w:rsidP="003F6348">
      <w:pPr>
        <w:pStyle w:val="a2"/>
        <w:ind w:firstLine="0"/>
      </w:pPr>
      <w:r>
        <w:t>w</w:t>
      </w:r>
      <w:r>
        <w:rPr>
          <w:rFonts w:hint="eastAsia"/>
        </w:rPr>
        <w:t>here</w:t>
      </w:r>
      <w:r>
        <w:t xml:space="preserve"> </w:t>
      </w:r>
      <m:oMath>
        <m:r>
          <m:rPr>
            <m:sty m:val="bi"/>
          </m:rPr>
          <w:rPr>
            <w:rFonts w:ascii="Latin Modern Math" w:hAnsi="Latin Modern Math" w:hint="eastAsia"/>
          </w:rPr>
          <m:t>x</m:t>
        </m:r>
      </m:oMath>
      <w:r w:rsidR="003F6348">
        <w:t xml:space="preserve"> is </w:t>
      </w:r>
      <w:r w:rsidR="000B4964">
        <w:t xml:space="preserve">the </w:t>
      </w:r>
      <w:r w:rsidR="000B4964" w:rsidRPr="008D473A">
        <w:rPr>
          <w:i/>
        </w:rPr>
        <w:t>response vector</w:t>
      </w:r>
      <w:r w:rsidR="000B4964">
        <w:rPr>
          <w:rFonts w:hint="eastAsia"/>
        </w:rPr>
        <w:t>,</w:t>
      </w:r>
      <w:r w:rsidR="000B4964">
        <w:t xml:space="preserve"> </w:t>
      </w:r>
      <m:oMath>
        <m:r>
          <m:rPr>
            <m:sty m:val="b"/>
          </m:rPr>
          <w:rPr>
            <w:rFonts w:ascii="Latin Modern Math" w:hAnsi="Latin Modern Math" w:hint="eastAsia"/>
          </w:rPr>
          <m:t>M</m:t>
        </m:r>
      </m:oMath>
      <w:r w:rsidR="003F6348">
        <w:t xml:space="preserve"> is the </w:t>
      </w:r>
      <w:r w:rsidR="003F6348" w:rsidRPr="008D473A">
        <w:rPr>
          <w:i/>
        </w:rPr>
        <w:t>data matrix</w:t>
      </w:r>
      <w:r w:rsidR="00932FF5">
        <w:t>,</w:t>
      </w:r>
      <w:r w:rsidR="00CD3EE4">
        <w:rPr>
          <w:rFonts w:hint="eastAsia"/>
        </w:rPr>
        <w:t xml:space="preserve"> </w:t>
      </w:r>
      <w:r w:rsidR="00CD3EE4">
        <w:t xml:space="preserve">and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932FF5" w:rsidRPr="00932FF5">
        <w:t xml:space="preserve"> </w:t>
      </w:r>
      <w:r w:rsidR="0015094A">
        <w:t xml:space="preserve">is </w:t>
      </w:r>
      <w:r w:rsidR="00932FF5">
        <w:t>the d</w:t>
      </w:r>
      <w:r w:rsidR="00932FF5" w:rsidRPr="00932FF5">
        <w:t>iagonal</w:t>
      </w:r>
      <w:r w:rsidR="00932FF5">
        <w:t xml:space="preserve"> </w:t>
      </w:r>
      <w:r w:rsidR="00932FF5" w:rsidRPr="008D473A">
        <w:rPr>
          <w:i/>
        </w:rPr>
        <w:t xml:space="preserve">weight </w:t>
      </w:r>
      <w:r w:rsidR="003001F8" w:rsidRPr="008D473A">
        <w:rPr>
          <w:i/>
        </w:rPr>
        <w:t>matrix</w:t>
      </w:r>
      <w:r w:rsidR="0015094A">
        <w:t>,</w:t>
      </w:r>
      <w:r w:rsidR="00AB1D3E">
        <w:t xml:space="preserve"> </w:t>
      </w:r>
      <w:r w:rsidR="00AB1D3E" w:rsidRPr="007C5047">
        <w:t>which are defined as</w:t>
      </w:r>
    </w:p>
    <w:p w14:paraId="44BDA140" w14:textId="36597439" w:rsidR="00932FF5" w:rsidRPr="005B6DB5" w:rsidRDefault="003001F8" w:rsidP="003F6348">
      <w:pPr>
        <w:pStyle w:val="a2"/>
        <w:ind w:firstLine="0"/>
        <w:rPr>
          <w:b/>
        </w:rPr>
      </w:pPr>
      <m:oMathPara>
        <m:oMath>
          <m:r>
            <m:rPr>
              <m:sty m:val="bi"/>
            </m:rPr>
            <w:rPr>
              <w:rFonts w:ascii="Latin Modern Math" w:hAnsi="Latin Modern Math"/>
            </w:rPr>
            <m:t>x</m:t>
          </m:r>
          <m:r>
            <w:rPr>
              <w:rFonts w:ascii="Latin Modern Math" w:hAnsi="Latin Modern Math"/>
            </w:rPr>
            <m:t>≔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 w:hint="eastAsia"/>
            </w:rPr>
            <m:t>M</m:t>
          </m:r>
          <m:r>
            <m:rPr>
              <m:sty m:val="b"/>
            </m:rPr>
            <w:rPr>
              <w:rFonts w:ascii="Latin Modern Math" w:hAnsi="Latin Modern Math"/>
            </w:rPr>
            <m:t>≔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⋮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⋮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</m:e>
          </m:d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/>
            </w:rPr>
            <m:t>W≔</m:t>
          </m:r>
          <m:d>
            <m:dPr>
              <m:ctrlPr>
                <w:rPr>
                  <w:rFonts w:ascii="Latin Modern Math" w:hAnsi="Latin Modern Math"/>
                  <w:b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  <w:b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  <m:e/>
                  <m:e/>
                </m:mr>
                <m:mr>
                  <m:e/>
                  <m:e>
                    <m:r>
                      <m:rPr>
                        <m:sty m:val="b"/>
                      </m:rPr>
                      <w:rPr>
                        <w:rFonts w:ascii="Latin Modern Math" w:hAnsi="Latin Modern Math"/>
                      </w:rPr>
                      <m:t>⋱</m:t>
                    </m:r>
                  </m:e>
                  <m:e/>
                </m:mr>
                <m:mr>
                  <m:e/>
                  <m:e/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  <m:ctrlPr>
                <w:rPr>
                  <w:rFonts w:ascii="Latin Modern Math" w:hAnsi="Latin Modern Math"/>
                  <w:b/>
                  <w:i/>
                </w:rPr>
              </m:ctrlPr>
            </m:e>
          </m:d>
          <m:r>
            <m:rPr>
              <m:sty m:val="b"/>
            </m:rPr>
            <w:rPr>
              <w:rFonts w:ascii="Latin Modern Math" w:hAnsi="Latin Modern Math"/>
            </w:rPr>
            <m:t>.</m:t>
          </m:r>
        </m:oMath>
      </m:oMathPara>
    </w:p>
    <w:p w14:paraId="30C06044" w14:textId="17506FF2" w:rsidR="005B6DB5" w:rsidRDefault="005B6DB5" w:rsidP="003F6348">
      <w:pPr>
        <w:pStyle w:val="a2"/>
        <w:ind w:firstLine="0"/>
      </w:pPr>
      <w:r>
        <w:rPr>
          <w:rFonts w:hint="eastAsia"/>
        </w:rPr>
        <w:t>T</w:t>
      </w:r>
      <w:r>
        <w:t xml:space="preserve">h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</m:oMath>
      <w:r w:rsidR="00766C7A">
        <w:rPr>
          <w:rFonts w:hint="eastAsia"/>
        </w:rPr>
        <w:t xml:space="preserve"> </w:t>
      </w:r>
      <w:r w:rsidR="00766C7A">
        <w:t>is</w:t>
      </w:r>
    </w:p>
    <w:p w14:paraId="03E3473F" w14:textId="7EEAC7BB" w:rsidR="00766C7A" w:rsidRPr="00F65972" w:rsidRDefault="0079567B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  <m:r>
                                <w:rPr>
                                  <w:rFonts w:ascii="Latin Modern Math" w:hAnsi="Latin Modern Math"/>
                                </w:rPr>
                                <m:t>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 w:hint="eastAsia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</m:t>
                          </m:r>
                          <m:r>
                            <w:rPr>
                              <w:rFonts w:ascii="Latin Modern Math" w:hAnsi="Latin Modern Math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r>
                        <m:rPr>
                          <m:sty m:val="b"/>
                        </m:rPr>
                        <w:rPr>
                          <w:rFonts w:ascii="Latin Modern Math" w:hAnsi="Latin Modern Math" w:hint="eastAsia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  <w:b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"/>
                </m:rPr>
                <w:rPr>
                  <w:rFonts w:ascii="Latin Modern Math" w:hAnsi="Latin Modern Math"/>
                </w:rPr>
                <m:t>W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0" w:name="eqn_o1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</m:t>
              </m:r>
              <m:r>
                <m:rPr>
                  <m:nor/>
                </m:rPr>
                <w:fldChar w:fldCharType="end"/>
              </m:r>
              <w:bookmarkEnd w:id="10"/>
              <m:r>
                <m:rPr>
                  <m:nor/>
                </m:rPr>
                <m:t>)</m:t>
              </m:r>
            </m:e>
          </m:eqArr>
        </m:oMath>
      </m:oMathPara>
    </w:p>
    <w:p w14:paraId="56652BEA" w14:textId="10675333" w:rsidR="007D500F" w:rsidRDefault="007D500F" w:rsidP="003F6348">
      <w:pPr>
        <w:pStyle w:val="a2"/>
        <w:ind w:firstLine="0"/>
      </w:pPr>
      <w:r>
        <w:rPr>
          <w:rFonts w:hint="eastAsia"/>
        </w:rPr>
        <w:t>T</w:t>
      </w:r>
      <w:r>
        <w:t>he trend component is</w:t>
      </w:r>
      <w:r w:rsidR="003E70BA">
        <w:t xml:space="preserve"> determined by</w:t>
      </w:r>
    </w:p>
    <w:p w14:paraId="72B469D5" w14:textId="33525F45" w:rsidR="007D500F" w:rsidRPr="00B723C4" w:rsidRDefault="0079567B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acc>
                <m:accPr>
                  <m:ctrlPr>
                    <w:rPr>
                      <w:rFonts w:ascii="Latin Modern Math" w:hAnsi="Latin Modern Math"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</m:acc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t.#</m:t>
              </m:r>
              <m:r>
                <m:rPr>
                  <m:nor/>
                </m:rPr>
                <m:t>(</m:t>
              </m:r>
              <w:bookmarkStart w:id="11" w:name="eqn_o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w:bookmarkEnd w:id="11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96389DA" w14:textId="77777777" w:rsidR="00B723C4" w:rsidRDefault="00B723C4" w:rsidP="003F6348">
      <w:pPr>
        <w:pStyle w:val="a2"/>
        <w:ind w:firstLine="0"/>
      </w:pPr>
      <w:r>
        <w:rPr>
          <w:rFonts w:hint="eastAsia"/>
        </w:rPr>
        <w:t>N</w:t>
      </w:r>
      <w:r>
        <w:t xml:space="preserve">ote that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E000EC">
        <w:t xml:space="preserve"> </w:t>
      </w:r>
      <w:r>
        <w:t>depends on</w:t>
      </w:r>
      <w:r w:rsidRPr="00F65972">
        <w:t xml:space="preserve"> query </w:t>
      </w:r>
      <w:r>
        <w:t xml:space="preserve">time </w:t>
      </w:r>
      <m:oMath>
        <m:r>
          <w:rPr>
            <w:rFonts w:ascii="Latin Modern Math" w:hAnsi="Latin Modern Math"/>
          </w:rPr>
          <m:t>t</m:t>
        </m:r>
      </m:oMath>
      <w:r>
        <w:t>, so the above LWLR procedure should be executed</w:t>
      </w:r>
      <w:r w:rsidRPr="00F65972">
        <w:t xml:space="preserve"> individually for each</w:t>
      </w:r>
      <w:r>
        <w:t xml:space="preserve"> </w:t>
      </w:r>
      <m:oMath>
        <m:r>
          <w:rPr>
            <w:rFonts w:ascii="Latin Modern Math" w:hAnsi="Latin Modern Math"/>
          </w:rPr>
          <m:t>t</m:t>
        </m:r>
      </m:oMath>
      <w:r>
        <w:t>.</w:t>
      </w:r>
    </w:p>
    <w:p w14:paraId="68F528D5" w14:textId="2025E8E0" w:rsidR="0019577D" w:rsidRDefault="0019577D" w:rsidP="003F634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trend series can be written as</w:t>
      </w:r>
    </w:p>
    <w:p w14:paraId="699D7590" w14:textId="730F2235" w:rsidR="0019577D" w:rsidRPr="0019577D" w:rsidRDefault="0079567B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b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</m:e>
          </m:eqArr>
        </m:oMath>
      </m:oMathPara>
    </w:p>
    <w:p w14:paraId="334DBFC2" w14:textId="47F7D3AE" w:rsidR="00EF25E3" w:rsidRDefault="00357352" w:rsidP="00933A1B">
      <w:pPr>
        <w:pStyle w:val="41"/>
      </w:pPr>
      <w:r>
        <w:lastRenderedPageBreak/>
        <w:t>S</w:t>
      </w:r>
      <w:r w:rsidR="00933A1B">
        <w:rPr>
          <w:rFonts w:hint="eastAsia"/>
        </w:rPr>
        <w:t>easonal</w:t>
      </w:r>
      <w:r w:rsidR="00933A1B">
        <w:t xml:space="preserve"> </w:t>
      </w:r>
      <w:r w:rsidR="00516233">
        <w:t>components</w:t>
      </w:r>
      <w:r w:rsidR="00933A1B">
        <w:t xml:space="preserve"> determined by simple averag</w:t>
      </w:r>
      <w:r w:rsidR="00041CE7">
        <w:t>ing</w:t>
      </w:r>
    </w:p>
    <w:p w14:paraId="617408E9" w14:textId="24D06F1D" w:rsidR="0058433B" w:rsidRDefault="00C01CF6" w:rsidP="0058433B">
      <w:pPr>
        <w:pStyle w:val="a2"/>
      </w:pPr>
      <w:r>
        <w:t>The s</w:t>
      </w:r>
      <w:r>
        <w:rPr>
          <w:rFonts w:hint="eastAsia"/>
        </w:rPr>
        <w:t>easonal</w:t>
      </w:r>
      <w:r>
        <w:t xml:space="preserve"> component can be determined by </w:t>
      </w:r>
      <w:r w:rsidR="00C130C8">
        <w:t xml:space="preserve">the </w:t>
      </w:r>
      <w:r w:rsidRPr="00C01CF6">
        <w:rPr>
          <w:i/>
        </w:rPr>
        <w:t>simple averag</w:t>
      </w:r>
      <w:r w:rsidR="001E470C">
        <w:rPr>
          <w:i/>
        </w:rPr>
        <w:t>ing</w:t>
      </w:r>
      <w:r w:rsidRPr="00AD050A">
        <w:t xml:space="preserve"> </w:t>
      </w:r>
      <w:r>
        <w:t>method, in which the time series</w:t>
      </w:r>
      <w:r w:rsidRPr="00AD050A">
        <w:t xml:space="preserve"> </w:t>
      </w:r>
      <w:r>
        <w:t xml:space="preserve">is </w:t>
      </w:r>
      <w:r w:rsidRPr="00AD050A">
        <w:t>averag</w:t>
      </w:r>
      <w:r>
        <w:t>ed</w:t>
      </w:r>
      <w:r w:rsidRPr="00AD050A">
        <w:t xml:space="preserve"> </w:t>
      </w:r>
      <w:r>
        <w:t>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 w:rsidR="00C130C8">
        <w:t xml:space="preserve">. </w:t>
      </w:r>
      <w:r w:rsidR="00C130C8" w:rsidRPr="00C130C8">
        <w:t>Specifically</w:t>
      </w:r>
      <w:r w:rsidR="00C130C8">
        <w:t>, the seasonal component</w:t>
      </w:r>
    </w:p>
    <w:p w14:paraId="4A6FE9B4" w14:textId="3663EF27" w:rsidR="00C130C8" w:rsidRPr="00166DC6" w:rsidRDefault="0079567B" w:rsidP="0058433B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2" w:name="eqn_o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3</m:t>
              </m:r>
              <m:r>
                <m:rPr>
                  <m:nor/>
                </m:rPr>
                <w:fldChar w:fldCharType="end"/>
              </m:r>
              <w:bookmarkEnd w:id="12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7E43AD0" w14:textId="64B27E38" w:rsidR="00166DC6" w:rsidRPr="00133F88" w:rsidRDefault="00166DC6" w:rsidP="00166DC6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4F908CC5" w14:textId="0B15B9A0" w:rsidR="002F5B36" w:rsidRDefault="002F5B36" w:rsidP="002F5B36">
      <w:pPr>
        <w:pStyle w:val="41"/>
      </w:pPr>
      <w:r w:rsidRPr="002F5B36">
        <w:t>Classical decomposition</w:t>
      </w:r>
      <w:r>
        <w:t xml:space="preserve"> by LWLR and simple averaging</w:t>
      </w:r>
    </w:p>
    <w:p w14:paraId="5B7EE7B2" w14:textId="0144ACAD" w:rsidR="00357352" w:rsidRDefault="00041CE7" w:rsidP="00357352">
      <w:pPr>
        <w:pStyle w:val="a2"/>
      </w:pPr>
      <w:r>
        <w:t>Using the LWLR procedure and simple averaging, the c</w:t>
      </w:r>
      <w:r w:rsidRPr="002F5B36">
        <w:t>lassical decomposition</w:t>
      </w:r>
      <w:r>
        <w:t xml:space="preserve"> of a time series can be </w:t>
      </w:r>
      <w:r w:rsidR="00037ACE">
        <w:t>done</w:t>
      </w:r>
      <w:r>
        <w:t xml:space="preserve">. </w:t>
      </w:r>
      <w:r w:rsidR="00AF255A">
        <w:t xml:space="preserve">We call this kind of decomposing method </w:t>
      </w:r>
      <w:r w:rsidR="00A3056F">
        <w:t xml:space="preserve">the </w:t>
      </w:r>
      <w:r w:rsidR="00AF255A" w:rsidRPr="00AF255A">
        <w:rPr>
          <w:i/>
        </w:rPr>
        <w:t>simple method</w:t>
      </w:r>
      <w:r w:rsidR="00AF255A">
        <w:t>.</w:t>
      </w:r>
      <w:r w:rsidR="00A3056F">
        <w:t xml:space="preserve"> </w:t>
      </w:r>
      <w:r w:rsidR="00A3056F" w:rsidRPr="00A3056F">
        <w:t xml:space="preserve">In this paper, the following two commonly used </w:t>
      </w:r>
      <w:r w:rsidR="00CC7D1C" w:rsidRPr="00CC7D1C">
        <w:t xml:space="preserve">simple </w:t>
      </w:r>
      <w:r w:rsidR="006E67B4">
        <w:t>methods</w:t>
      </w:r>
      <w:r w:rsidR="00CC7D1C" w:rsidRPr="00A3056F">
        <w:t xml:space="preserve"> </w:t>
      </w:r>
      <w:r w:rsidR="00A3056F" w:rsidRPr="00A3056F">
        <w:t>will be evaluated.</w:t>
      </w:r>
    </w:p>
    <w:p w14:paraId="161F59A9" w14:textId="704B6D89" w:rsidR="00D80DF1" w:rsidRPr="00144E10" w:rsidRDefault="00E47B55" w:rsidP="009B2F8B">
      <w:pPr>
        <w:pStyle w:val="a2"/>
        <w:rPr>
          <w:i/>
        </w:rPr>
      </w:pPr>
      <w:r w:rsidRPr="00144E10">
        <w:rPr>
          <w:rStyle w:val="af6"/>
          <w:rFonts w:hint="eastAsia"/>
          <w:b w:val="0"/>
          <w:i/>
        </w:rPr>
        <w:t>(</w:t>
      </w:r>
      <w:r w:rsidR="00E603FF" w:rsidRPr="00144E10">
        <w:rPr>
          <w:rStyle w:val="af6"/>
          <w:b w:val="0"/>
          <w:i/>
        </w:rPr>
        <w:t>a</w:t>
      </w:r>
      <w:r w:rsidRPr="00144E10">
        <w:rPr>
          <w:rStyle w:val="af6"/>
          <w:b w:val="0"/>
          <w:i/>
        </w:rPr>
        <w:t xml:space="preserve">) </w:t>
      </w:r>
      <w:r w:rsidR="004D3399" w:rsidRPr="00C00EF7">
        <w:rPr>
          <w:rStyle w:val="af6"/>
          <w:rFonts w:hint="eastAsia"/>
          <w:b w:val="0"/>
          <w:i/>
        </w:rPr>
        <w:t>M</w:t>
      </w:r>
      <w:r w:rsidR="004D3399" w:rsidRPr="00C00EF7">
        <w:rPr>
          <w:rStyle w:val="af6"/>
          <w:b w:val="0"/>
          <w:i/>
        </w:rPr>
        <w:t>-1A</w:t>
      </w:r>
      <w:r w:rsidR="004D3399" w:rsidRPr="00144E10">
        <w:rPr>
          <w:rStyle w:val="af6"/>
          <w:b w:val="0"/>
          <w:i/>
        </w:rPr>
        <w:t xml:space="preserve"> method</w:t>
      </w:r>
    </w:p>
    <w:p w14:paraId="6E5F1927" w14:textId="034E6AF2" w:rsidR="00E47B55" w:rsidRDefault="00E47B55" w:rsidP="00357352">
      <w:pPr>
        <w:pStyle w:val="a2"/>
      </w:pPr>
      <w:r w:rsidRPr="009B2F8B">
        <w:rPr>
          <w:rStyle w:val="af6"/>
        </w:rPr>
        <w:t>Step-</w:t>
      </w:r>
      <w:proofErr w:type="gramStart"/>
      <w:r w:rsidRPr="009B2F8B">
        <w:rPr>
          <w:rStyle w:val="af6"/>
        </w:rPr>
        <w:t>1</w:t>
      </w:r>
      <w:r>
        <w:t xml:space="preserve">  </w:t>
      </w:r>
      <w:r w:rsidR="004978E0">
        <w:t>Determine</w:t>
      </w:r>
      <w:proofErr w:type="gramEnd"/>
      <w:r w:rsidR="004978E0">
        <w:t xml:space="preserve"> the trend component. </w:t>
      </w:r>
      <w:r w:rsidR="00CC7D1C">
        <w:t>Apply LWLR procedure (</w:t>
      </w:r>
      <w:r w:rsidR="00CC7D1C">
        <w:fldChar w:fldCharType="begin"/>
      </w:r>
      <w:r w:rsidR="00CC7D1C">
        <w:instrText xml:space="preserve"> REF eqn_o1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CC7D1C">
        <w:fldChar w:fldCharType="end"/>
      </w:r>
      <w:r w:rsidR="00CC7D1C">
        <w:t>)(</w:t>
      </w:r>
      <w:r w:rsidR="00CC7D1C">
        <w:fldChar w:fldCharType="begin"/>
      </w:r>
      <w:r w:rsidR="00CC7D1C">
        <w:instrText xml:space="preserve"> REF eqn_o2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CC7D1C">
        <w:fldChar w:fldCharType="end"/>
      </w:r>
      <w:r w:rsidR="00CC7D1C">
        <w:t xml:space="preserve">) to the original series to obtain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</m:oMath>
      <w:r w:rsidR="00CC7D1C">
        <w:rPr>
          <w:rFonts w:hint="eastAsia"/>
        </w:rPr>
        <w:t>,</w:t>
      </w:r>
      <w:r w:rsidR="00CC7D1C">
        <w:t xml:space="preserve"> with</w:t>
      </w:r>
      <w:r w:rsidR="0076491B" w:rsidRPr="0076491B">
        <w:t xml:space="preserve"> </w:t>
      </w:r>
      <w:r w:rsidR="0076491B">
        <w:t>the d</w:t>
      </w:r>
      <w:r w:rsidR="0076491B" w:rsidRPr="00932FF5">
        <w:t>iagonal</w:t>
      </w:r>
      <w:r w:rsidR="0076491B">
        <w:t xml:space="preserve"> </w:t>
      </w:r>
      <w:r w:rsidR="0076491B" w:rsidRPr="0076491B">
        <w:t>weight matrix</w:t>
      </w:r>
      <w:r w:rsidR="0076491B"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76491B" w:rsidRPr="0076491B">
        <w:rPr>
          <w:rFonts w:hint="eastAsia"/>
        </w:rPr>
        <w:t xml:space="preserve"> </w:t>
      </w:r>
      <w:r w:rsidR="0076491B">
        <w:rPr>
          <w:rFonts w:hint="eastAsia"/>
        </w:rPr>
        <w:t>in</w:t>
      </w:r>
      <w:r w:rsidR="0076491B">
        <w:t xml:space="preserve"> (</w:t>
      </w:r>
      <w:r w:rsidR="0076491B">
        <w:fldChar w:fldCharType="begin"/>
      </w:r>
      <w:r w:rsidR="0076491B">
        <w:instrText xml:space="preserve"> REF eqn_o1 \h </w:instrText>
      </w:r>
      <w:r w:rsidR="0076491B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76491B">
        <w:fldChar w:fldCharType="end"/>
      </w:r>
      <w:r w:rsidR="0076491B">
        <w:t>) defined as</w:t>
      </w:r>
    </w:p>
    <w:p w14:paraId="612E7CB6" w14:textId="0C6507EC" w:rsidR="0076491B" w:rsidRPr="009B2F8B" w:rsidRDefault="0079567B" w:rsidP="00357352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I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-ρ≤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&lt;t+ρ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1,  &amp;t-ρ≤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&lt;t+ρ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0,  &amp;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otherwise</m:t>
                      </m:r>
                      <m:r>
                        <w:rPr>
                          <w:rFonts w:ascii="Latin Modern Math" w:hAnsi="Latin Modern Math"/>
                        </w:rPr>
                        <m:t>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3" w:name="eqn_o4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4</m:t>
              </m:r>
              <m:r>
                <m:rPr>
                  <m:nor/>
                </m:rPr>
                <w:fldChar w:fldCharType="end"/>
              </m:r>
              <w:bookmarkEnd w:id="13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62F97FA" w14:textId="247E87CD" w:rsidR="009B2F8B" w:rsidRDefault="00A61C58" w:rsidP="009B2F8B">
      <w:pPr>
        <w:pStyle w:val="a2"/>
        <w:ind w:firstLine="0"/>
      </w:pPr>
      <w:r>
        <w:t>which</w:t>
      </w:r>
      <w:r w:rsidR="00210041">
        <w:t xml:space="preserve"> means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FE6453">
        <w:t xml:space="preserve"> is determined by those data near </w:t>
      </w:r>
      <m:oMath>
        <m:r>
          <w:rPr>
            <w:rFonts w:ascii="Latin Modern Math" w:hAnsi="Latin Modern Math"/>
          </w:rPr>
          <m:t>t</m:t>
        </m:r>
      </m:oMath>
      <w:r w:rsidR="00FE6453">
        <w:rPr>
          <w:rFonts w:hint="eastAsia"/>
        </w:rPr>
        <w:t>.</w:t>
      </w:r>
      <w:r w:rsidR="00FE6453">
        <w:t xml:space="preserve"> </w:t>
      </w:r>
      <w:r w:rsidR="00B27567">
        <w:t xml:space="preserve">When </w:t>
      </w:r>
      <m:oMath>
        <m:r>
          <w:rPr>
            <w:rFonts w:ascii="Latin Modern Math" w:hAnsi="Latin Modern Math" w:hint="eastAsia"/>
          </w:rPr>
          <m:t>t</m:t>
        </m:r>
      </m:oMath>
      <w:r w:rsidR="00B27567">
        <w:rPr>
          <w:rFonts w:hint="eastAsia"/>
        </w:rPr>
        <w:t xml:space="preserve"> </w:t>
      </w:r>
      <w:r w:rsidR="00B27567">
        <w:t xml:space="preserve">is near boundary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B27567">
        <w:rPr>
          <w:rFonts w:hint="eastAsia"/>
        </w:rPr>
        <w:t xml:space="preserve"> </w:t>
      </w:r>
      <w:r w:rsidR="00B27567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B27567">
        <w:t xml:space="preserve"> </w:t>
      </w:r>
      <w:r w:rsidR="000E5400">
        <w:t>so that</w:t>
      </w:r>
      <w:r w:rsidR="00B27567">
        <w:t xml:space="preserve"> </w:t>
      </w:r>
      <m:oMath>
        <m:r>
          <w:rPr>
            <w:rFonts w:ascii="Latin Modern Math" w:hAnsi="Latin Modern Math"/>
          </w:rPr>
          <m:t>t-ρ&l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303B15">
        <w:rPr>
          <w:rFonts w:hint="eastAsia"/>
        </w:rPr>
        <w:t xml:space="preserve"> </w:t>
      </w:r>
      <w:r w:rsidR="00303B15">
        <w:t xml:space="preserve">or </w:t>
      </w:r>
      <m:oMath>
        <m:r>
          <w:rPr>
            <w:rFonts w:ascii="Latin Modern Math" w:hAnsi="Latin Modern Math"/>
          </w:rPr>
          <m:t>t+ρ&g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303B15">
        <w:rPr>
          <w:rFonts w:hint="eastAsia"/>
        </w:rPr>
        <w:t>,</w:t>
      </w:r>
      <w:r w:rsidR="00303B15">
        <w:t xml:space="preserve"> </w:t>
      </w:r>
      <w:r w:rsidR="00C1101F">
        <w:t xml:space="preserve">less data is available to determin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C1101F">
        <w:rPr>
          <w:rFonts w:hint="eastAsia"/>
        </w:rPr>
        <w:t>.</w:t>
      </w:r>
      <w:r w:rsidR="00C1101F">
        <w:t xml:space="preserve"> </w:t>
      </w:r>
      <w:r w:rsidR="0097255E">
        <w:t xml:space="preserve">In this case, one can </w:t>
      </w:r>
      <w:r w:rsidR="00317F89">
        <w:t xml:space="preserve">adapt the following </w:t>
      </w:r>
      <w:r w:rsidR="00317F89" w:rsidRPr="00C23318">
        <w:rPr>
          <w:i/>
        </w:rPr>
        <w:t>boundary adjustment</w:t>
      </w:r>
      <w:r w:rsidR="00317F89">
        <w:t xml:space="preserve"> strategy: </w:t>
      </w:r>
      <w:r w:rsidR="0097255E"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2ρ-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97255E">
        <w:rPr>
          <w:rFonts w:hint="eastAsia"/>
        </w:rPr>
        <w:t xml:space="preserve"> </w:t>
      </w:r>
      <w:r w:rsidR="0097255E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  <m:r>
              <w:rPr>
                <w:rFonts w:ascii="Latin Modern Math" w:hAnsi="Latin Modern Math"/>
              </w:rPr>
              <m:t>-2ρ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97255E">
        <w:t xml:space="preserve"> </w:t>
      </w:r>
      <w:r w:rsidR="0097255E" w:rsidRPr="0097255E">
        <w:t xml:space="preserve">such that the same number of data is used for determining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97255E" w:rsidRPr="0097255E">
        <w:t>.</w:t>
      </w:r>
    </w:p>
    <w:p w14:paraId="6E41151A" w14:textId="364151C8" w:rsidR="0014601E" w:rsidRDefault="0014601E" w:rsidP="0014601E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 w:rsidRPr="0014601E">
        <w:rPr>
          <w:rStyle w:val="af6"/>
        </w:rPr>
        <w:t>2</w:t>
      </w:r>
      <w:r>
        <w:t xml:space="preserve"> </w:t>
      </w:r>
      <w:r w:rsidR="007F5736">
        <w:t xml:space="preserve"> </w:t>
      </w:r>
      <w:r w:rsidR="004978E0">
        <w:t>Determine</w:t>
      </w:r>
      <w:proofErr w:type="gramEnd"/>
      <w:r w:rsidR="004978E0">
        <w:t xml:space="preserve"> the seasonal component. </w:t>
      </w:r>
      <w:r>
        <w:t>Apply simple averaging</w:t>
      </w:r>
      <w:r w:rsidR="00833C0C">
        <w:t xml:space="preserve"> (</w:t>
      </w:r>
      <w:r w:rsidR="00833C0C">
        <w:fldChar w:fldCharType="begin"/>
      </w:r>
      <w:r w:rsidR="00833C0C">
        <w:instrText xml:space="preserve"> REF eqn_o3 \h </w:instrText>
      </w:r>
      <w:r w:rsidR="00833C0C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833C0C">
        <w:fldChar w:fldCharType="end"/>
      </w:r>
      <w:r w:rsidR="00833C0C">
        <w:t>) to the detrended series</w:t>
      </w:r>
      <w:r w:rsidR="00800289"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00289">
        <w:rPr>
          <w:rFonts w:hint="eastAsia"/>
        </w:rPr>
        <w:t xml:space="preserve"> </w:t>
      </w:r>
      <w:r w:rsidR="00800289">
        <w:t>to obtain</w:t>
      </w:r>
    </w:p>
    <w:p w14:paraId="1E953FC3" w14:textId="13B0B986" w:rsidR="00514D18" w:rsidRPr="00514D18" w:rsidRDefault="0079567B" w:rsidP="0014601E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Sup>
                            <m:sSub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bSup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p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9ACFDF8" w14:textId="0FB937AE" w:rsidR="00514D18" w:rsidRDefault="00514D18" w:rsidP="00514D18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 w:hint="eastAsia"/>
                  </w:rPr>
                  <m:t>x</m:t>
                </m:r>
                <m:ctrlPr>
                  <w:rPr>
                    <w:rFonts w:ascii="Latin Modern Math" w:hAnsi="Latin Modern Math" w:hint="eastAsia"/>
                    <w:i/>
                  </w:rPr>
                </m:ctrlP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>
        <w:t>.</w:t>
      </w:r>
    </w:p>
    <w:p w14:paraId="69DE55E4" w14:textId="74554D6A" w:rsidR="00137C52" w:rsidRPr="00137C52" w:rsidRDefault="000A7270" w:rsidP="00137C52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="00B55B90" w:rsidRPr="00137C52">
        <w:rPr>
          <w:rStyle w:val="af0"/>
          <w:b w:val="0"/>
        </w:rPr>
        <w:t xml:space="preserve">  </w:t>
      </w:r>
      <w:r w:rsidR="004978E0" w:rsidRPr="00137C52">
        <w:rPr>
          <w:rStyle w:val="af0"/>
          <w:b w:val="0"/>
        </w:rPr>
        <w:t>Determine</w:t>
      </w:r>
      <w:proofErr w:type="gramEnd"/>
      <w:r w:rsidR="004978E0" w:rsidRPr="00137C52">
        <w:rPr>
          <w:rStyle w:val="af0"/>
          <w:b w:val="0"/>
        </w:rPr>
        <w:t xml:space="preserve"> the residual component. </w:t>
      </w:r>
      <w:r w:rsidR="007F5736" w:rsidRPr="00137C52">
        <w:rPr>
          <w:rStyle w:val="af0"/>
          <w:b w:val="0"/>
        </w:rPr>
        <w:t>Simply let</w:t>
      </w:r>
      <w:r w:rsidR="00137C52" w:rsidRPr="00137C52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  <m:ctrlPr>
              <w:rPr>
                <w:rStyle w:val="af0"/>
                <w:rFonts w:ascii="Latin Modern Math" w:hAnsi="Latin Modern Math" w:hint="eastAsia"/>
                <w:b w:val="0"/>
                <w:i/>
              </w:rPr>
            </m:ctrlP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acc>
          <m:accPr>
            <m:chr m:val="̅"/>
            <m:ctrlPr>
              <w:rPr>
                <w:rStyle w:val="af0"/>
                <w:rFonts w:ascii="Latin Modern Math" w:hAnsi="Latin Modern Math"/>
                <w:b w:val="0"/>
              </w:rPr>
            </m:ctrlPr>
          </m:accPr>
          <m:e>
            <m:sSup>
              <m:sSup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p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 w:hint="eastAsia"/>
                  </w:rPr>
                  <m:t>x</m:t>
                </m:r>
              </m:e>
              <m:sup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'</m:t>
                </m:r>
              </m:sup>
            </m:sSup>
          </m:e>
        </m:acc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137C52" w:rsidRPr="00137C52">
        <w:rPr>
          <w:rStyle w:val="af0"/>
          <w:rFonts w:hint="eastAsia"/>
          <w:b w:val="0"/>
        </w:rPr>
        <w:t>.</w:t>
      </w:r>
    </w:p>
    <w:p w14:paraId="4F99D29F" w14:textId="09FC0523" w:rsidR="000A7270" w:rsidRPr="00137C52" w:rsidRDefault="000A7270" w:rsidP="00B55B90">
      <w:pPr>
        <w:pStyle w:val="af5"/>
        <w:rPr>
          <w:rStyle w:val="af0"/>
          <w:b w:val="0"/>
        </w:rPr>
      </w:pPr>
    </w:p>
    <w:p w14:paraId="369609EB" w14:textId="16869196" w:rsidR="007F5736" w:rsidRDefault="004704F5" w:rsidP="007F5736">
      <w:pPr>
        <w:pStyle w:val="a2"/>
      </w:pPr>
      <w:r>
        <w:rPr>
          <w:rFonts w:hint="eastAsia"/>
        </w:rPr>
        <w:t>T</w:t>
      </w:r>
      <w:r>
        <w:t>he</w:t>
      </w:r>
      <w:r w:rsidR="004441A5">
        <w:t xml:space="preserve"> procedure above decomposes the original time series as</w:t>
      </w:r>
    </w:p>
    <w:p w14:paraId="438BF7E4" w14:textId="707DD15C" w:rsidR="004441A5" w:rsidRPr="00B8330B" w:rsidRDefault="0079567B" w:rsidP="007F5736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Style w:val="af0"/>
                          <w:rFonts w:ascii="Latin Modern Math" w:hAnsi="Latin Modern Math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Style w:val="af0"/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w:rPr>
                              <w:rStyle w:val="af0"/>
                              <w:rFonts w:ascii="Latin Modern Math" w:hAnsi="Latin Modern Math" w:hint="eastAsia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Style w:val="af0"/>
                              <w:rFonts w:ascii="Latin Modern Math" w:hAnsi="Latin Modern Math"/>
                            </w:rPr>
                            <m:t>'</m:t>
                          </m:r>
                        </m:sup>
                      </m:sSup>
                    </m:e>
                  </m:acc>
                </m:e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p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E09ED46" w14:textId="096DF07B" w:rsidR="00E603FF" w:rsidRPr="00144E10" w:rsidRDefault="00E603FF" w:rsidP="007F5736">
      <w:pPr>
        <w:pStyle w:val="a2"/>
        <w:rPr>
          <w:i/>
        </w:rPr>
      </w:pPr>
      <w:r w:rsidRPr="00144E10">
        <w:rPr>
          <w:rFonts w:hint="eastAsia"/>
          <w:i/>
        </w:rPr>
        <w:t>(</w:t>
      </w:r>
      <w:r w:rsidRPr="00144E10">
        <w:rPr>
          <w:i/>
        </w:rPr>
        <w:t>b) M-1B method</w:t>
      </w:r>
    </w:p>
    <w:p w14:paraId="46349C31" w14:textId="5C6610E2" w:rsidR="00F1349C" w:rsidRDefault="001D3B1A" w:rsidP="007F5736">
      <w:pPr>
        <w:pStyle w:val="a2"/>
      </w:pPr>
      <w:r>
        <w:rPr>
          <w:rFonts w:hint="eastAsia"/>
        </w:rPr>
        <w:t>M</w:t>
      </w:r>
      <w:r>
        <w:t>-1B method is like M-1A, but determine the seasonal component first, before detrending.</w:t>
      </w:r>
    </w:p>
    <w:p w14:paraId="5106F565" w14:textId="001F7BAF" w:rsidR="00397641" w:rsidRDefault="00397641" w:rsidP="00397641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>
        <w:rPr>
          <w:rStyle w:val="af6"/>
        </w:rPr>
        <w:t>1</w:t>
      </w:r>
      <w:r>
        <w:t xml:space="preserve">  Determine</w:t>
      </w:r>
      <w:proofErr w:type="gramEnd"/>
      <w:r>
        <w:t xml:space="preserve"> the seasonal component. Apply simple averaging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to the origi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 w:hint="eastAsia"/>
                      </w:rPr>
                      <m:t>x</m:t>
                    </m:r>
                    <m:ctrlPr>
                      <w:rPr>
                        <w:rFonts w:ascii="Latin Modern Math" w:hAnsi="Latin Modern Math" w:hint="eastAsia"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9136CA">
        <w:rPr>
          <w:rFonts w:hint="eastAsia"/>
        </w:rPr>
        <w:t xml:space="preserve"> </w:t>
      </w:r>
      <w:r>
        <w:t>to obtain</w:t>
      </w:r>
    </w:p>
    <w:p w14:paraId="59C0E836" w14:textId="541B259A" w:rsidR="00823005" w:rsidRPr="00614E67" w:rsidRDefault="0079567B" w:rsidP="00614E67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A8EFF1C" w14:textId="3E237A79" w:rsidR="00397641" w:rsidRDefault="00397641" w:rsidP="00397641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5AAFE66D" w14:textId="02A547F2" w:rsidR="00913AF1" w:rsidRPr="00397641" w:rsidRDefault="003F519B" w:rsidP="00913AF1">
      <w:pPr>
        <w:pStyle w:val="a2"/>
      </w:pPr>
      <w:r w:rsidRPr="009B2F8B">
        <w:rPr>
          <w:rStyle w:val="af6"/>
        </w:rPr>
        <w:lastRenderedPageBreak/>
        <w:t>Step-</w:t>
      </w:r>
      <w:proofErr w:type="gramStart"/>
      <w:r>
        <w:rPr>
          <w:rStyle w:val="af6"/>
        </w:rPr>
        <w:t>2</w:t>
      </w:r>
      <w:r>
        <w:t xml:space="preserve">  Determine</w:t>
      </w:r>
      <w:proofErr w:type="gramEnd"/>
      <w:r>
        <w:t xml:space="preserve"> the trend component. Apply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to the </w:t>
      </w:r>
      <w:proofErr w:type="spellStart"/>
      <w:r w:rsidRPr="003F519B">
        <w:rPr>
          <w:i/>
        </w:rPr>
        <w:t>deseas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</w:t>
      </w:r>
      <w:r w:rsidR="00CD011A">
        <w:t xml:space="preserve"> trend</w:t>
      </w:r>
      <w:r>
        <w:rPr>
          <w:rFonts w:hint="eastAsia"/>
        </w:rPr>
        <w:t>,</w:t>
      </w:r>
      <w:r>
        <w:t xml:space="preserve"> with</w:t>
      </w:r>
      <w:r w:rsidRPr="0076491B">
        <w:t xml:space="preserve"> </w:t>
      </w:r>
      <w:r>
        <w:t>the d</w:t>
      </w:r>
      <w:r w:rsidRPr="00932FF5">
        <w:t>iagonal</w:t>
      </w:r>
      <w:r>
        <w:t xml:space="preserve"> </w:t>
      </w:r>
      <w:r w:rsidRPr="0076491B">
        <w:t>weight matrix</w:t>
      </w:r>
      <w:r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76491B">
        <w:rPr>
          <w:rFonts w:hint="eastAsia"/>
        </w:rPr>
        <w:t xml:space="preserve"> </w:t>
      </w:r>
      <w:r>
        <w:rPr>
          <w:rFonts w:hint="eastAsia"/>
        </w:rPr>
        <w:t>in</w:t>
      </w:r>
      <w:r>
        <w:t xml:space="preserve">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 defined as</w:t>
      </w:r>
      <w:r w:rsidR="00913AF1">
        <w:t xml:space="preserve"> (</w:t>
      </w:r>
      <w:r w:rsidR="00913AF1">
        <w:fldChar w:fldCharType="begin"/>
      </w:r>
      <w:r w:rsidR="00913AF1">
        <w:instrText xml:space="preserve"> REF eqn_o4 \h </w:instrText>
      </w:r>
      <w:r w:rsidR="00913AF1">
        <w:fldChar w:fldCharType="separate"/>
      </w:r>
      <m:oMath>
        <m:r>
          <m:rPr>
            <m:nor/>
          </m:rPr>
          <w:rPr>
            <w:noProof/>
          </w:rPr>
          <m:t>4</m:t>
        </m:r>
      </m:oMath>
      <w:r w:rsidR="00913AF1">
        <w:fldChar w:fldCharType="end"/>
      </w:r>
      <w:r w:rsidR="00913AF1">
        <w:t>)</w:t>
      </w:r>
      <w:r w:rsidR="00E10B2B">
        <w:t>. T</w:t>
      </w:r>
      <w:r w:rsidR="0006115C">
        <w:t xml:space="preserve">he same </w:t>
      </w:r>
      <w:r w:rsidR="00582662">
        <w:t>near</w:t>
      </w:r>
      <w:r w:rsidR="0006115C">
        <w:t xml:space="preserve"> </w:t>
      </w:r>
      <w:r w:rsidR="00582662">
        <w:t xml:space="preserve">boundary adjustment </w:t>
      </w:r>
      <w:r w:rsidR="0006115C">
        <w:t xml:space="preserve">strategy as </w:t>
      </w:r>
      <w:r w:rsidR="00582662">
        <w:t>in M-1A</w:t>
      </w:r>
      <w:r w:rsidR="006E67B4">
        <w:t xml:space="preserve"> can be adapted.</w:t>
      </w:r>
    </w:p>
    <w:p w14:paraId="7C59BDC5" w14:textId="470311E4" w:rsidR="004259C4" w:rsidRPr="00FC141F" w:rsidRDefault="004259C4" w:rsidP="004259C4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Pr="004978E0">
        <w:rPr>
          <w:rStyle w:val="af0"/>
          <w:b w:val="0"/>
        </w:rPr>
        <w:t xml:space="preserve">  </w:t>
      </w:r>
      <w:r w:rsidRPr="007F5736">
        <w:rPr>
          <w:rStyle w:val="af0"/>
          <w:b w:val="0"/>
        </w:rPr>
        <w:t>Determine</w:t>
      </w:r>
      <w:proofErr w:type="gramEnd"/>
      <w:r w:rsidRPr="007F5736">
        <w:rPr>
          <w:rStyle w:val="af0"/>
          <w:b w:val="0"/>
        </w:rPr>
        <w:t xml:space="preserve"> the residual component. Simply let</w:t>
      </w:r>
      <w:r w:rsidRPr="00FC141F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FC141F">
        <w:rPr>
          <w:rStyle w:val="af0"/>
          <w:rFonts w:hint="eastAsia"/>
          <w:b w:val="0"/>
        </w:rPr>
        <w:t>.</w:t>
      </w:r>
    </w:p>
    <w:p w14:paraId="19D2233B" w14:textId="191669D7" w:rsidR="004259C4" w:rsidRDefault="004259C4" w:rsidP="004259C4">
      <w:pPr>
        <w:pStyle w:val="a2"/>
      </w:pPr>
      <w:r>
        <w:rPr>
          <w:rFonts w:hint="eastAsia"/>
        </w:rPr>
        <w:t>T</w:t>
      </w:r>
      <w:r>
        <w:t xml:space="preserve">he </w:t>
      </w:r>
      <w:r w:rsidR="00993E79" w:rsidRPr="00993E79">
        <w:t>M-1B method</w:t>
      </w:r>
      <w:r>
        <w:t xml:space="preserve"> decomposes the original time series as</w:t>
      </w:r>
    </w:p>
    <w:p w14:paraId="2D9E613B" w14:textId="29A48E0C" w:rsidR="004259C4" w:rsidRPr="00E603FF" w:rsidRDefault="0079567B" w:rsidP="004259C4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63E79FF" w14:textId="7671DF04" w:rsidR="00546F58" w:rsidRDefault="00DB0392" w:rsidP="00546F58">
      <w:pPr>
        <w:pStyle w:val="31"/>
      </w:pPr>
      <w:bookmarkStart w:id="14" w:name="_Toc108714122"/>
      <w:r>
        <w:t>P</w:t>
      </w:r>
      <w:r w:rsidR="00546F58" w:rsidRPr="00546F58">
        <w:t>redictor-corrector method</w:t>
      </w:r>
      <w:bookmarkEnd w:id="14"/>
    </w:p>
    <w:p w14:paraId="4AA51E09" w14:textId="083492F9" w:rsidR="008A4273" w:rsidRDefault="008E7139" w:rsidP="009625D5">
      <w:pPr>
        <w:pStyle w:val="a2"/>
      </w:pPr>
      <w:r w:rsidRPr="008E7139">
        <w:t>Intuitively</w:t>
      </w:r>
      <w:r>
        <w:t xml:space="preserve">, </w:t>
      </w:r>
      <w:r w:rsidR="00A90318">
        <w:t xml:space="preserve">the trend estimator will work better if there’s no seasonal component, and the seasonal estimator will work better if there’s no trend. </w:t>
      </w:r>
      <w:r w:rsidR="003B3922">
        <w:t>This is</w:t>
      </w:r>
      <w:r w:rsidR="007504A1">
        <w:t xml:space="preserve"> the motivation of the following </w:t>
      </w:r>
      <w:r w:rsidR="007504A1" w:rsidRPr="00D0156A">
        <w:rPr>
          <w:i/>
        </w:rPr>
        <w:t>predictor-corrector method</w:t>
      </w:r>
      <w:r w:rsidR="007504A1">
        <w:t>.</w:t>
      </w:r>
    </w:p>
    <w:p w14:paraId="3A2D1DE1" w14:textId="29E7AD89" w:rsidR="004E4848" w:rsidRPr="00EB0A6A" w:rsidRDefault="004E4848" w:rsidP="009625D5">
      <w:pPr>
        <w:pStyle w:val="a2"/>
        <w:rPr>
          <w:i/>
        </w:rPr>
      </w:pPr>
      <w:r w:rsidRPr="00EB0A6A">
        <w:rPr>
          <w:rFonts w:hint="eastAsia"/>
          <w:i/>
        </w:rPr>
        <w:t>(a</w:t>
      </w:r>
      <w:r w:rsidRPr="00EB0A6A">
        <w:rPr>
          <w:i/>
        </w:rPr>
        <w:t>)</w:t>
      </w:r>
      <w:r w:rsidR="00625D83" w:rsidRPr="00EB0A6A">
        <w:rPr>
          <w:i/>
        </w:rPr>
        <w:t xml:space="preserve"> M-2 </w:t>
      </w:r>
      <w:r w:rsidR="00625D83" w:rsidRPr="00EB0A6A">
        <w:rPr>
          <w:rFonts w:hint="eastAsia"/>
          <w:i/>
        </w:rPr>
        <w:t>method</w:t>
      </w:r>
    </w:p>
    <w:p w14:paraId="58DB9322" w14:textId="7B7D006F" w:rsidR="00E53E00" w:rsidRDefault="00E53E00" w:rsidP="009625D5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trend and seasonal estimates</w:t>
      </w:r>
    </w:p>
    <w:p w14:paraId="0586AB99" w14:textId="461F4EA7" w:rsidR="00EB0A6A" w:rsidRDefault="00EB0A6A" w:rsidP="009625D5">
      <w:pPr>
        <w:pStyle w:val="a2"/>
      </w:pPr>
      <w:r>
        <w:rPr>
          <w:rFonts w:hint="eastAsia"/>
        </w:rPr>
        <w:t>A</w:t>
      </w:r>
      <w:r>
        <w:t xml:space="preserve">pply M-1A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62759F">
        <w:rPr>
          <w:rFonts w:hint="eastAsia"/>
        </w:rPr>
        <w:t xml:space="preserve"> </w:t>
      </w:r>
      <w:r w:rsidR="0062759F">
        <w:t xml:space="preserve">a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rPr>
          <w:rFonts w:hint="eastAsia"/>
        </w:rPr>
        <w:t>.</w:t>
      </w:r>
    </w:p>
    <w:p w14:paraId="75FF43F9" w14:textId="5E25B172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Pr="0048632C">
        <w:t xml:space="preserve"> trend and seasonal estimates</w:t>
      </w:r>
    </w:p>
    <w:p w14:paraId="67155055" w14:textId="2F7F00D1" w:rsidR="00FF7537" w:rsidRDefault="00761421" w:rsidP="009625D5">
      <w:pPr>
        <w:pStyle w:val="a2"/>
      </w:pPr>
      <w:r>
        <w:t xml:space="preserve">Apply </w:t>
      </w:r>
      <w:r w:rsidR="00CA1C99">
        <w:t xml:space="preserve">the </w:t>
      </w:r>
      <w:r>
        <w:t>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>) on</w:t>
      </w:r>
      <w:r w:rsidR="004214E4">
        <w:t xml:space="preserve"> the </w:t>
      </w:r>
      <w:proofErr w:type="spellStart"/>
      <w:r w:rsidR="004214E4">
        <w:t>deseaonalized</w:t>
      </w:r>
      <w:proofErr w:type="spellEnd"/>
      <w:r w:rsidR="004214E4">
        <w:t xml:space="preserve"> series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214E4">
        <w:rPr>
          <w:rFonts w:hint="eastAsia"/>
        </w:rPr>
        <w:t xml:space="preserve"> </w:t>
      </w:r>
      <w:r w:rsidR="004214E4">
        <w:t xml:space="preserve">to obtain a revised estimator of </w:t>
      </w:r>
      <w:r w:rsidR="004214E4">
        <w:rPr>
          <w:rFonts w:hint="eastAsia"/>
        </w:rPr>
        <w:t>tr</w:t>
      </w:r>
      <w:r w:rsidR="004214E4">
        <w:t xml:space="preserve">e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CA1C99">
        <w:t>. Then apply the</w:t>
      </w:r>
      <w:r w:rsidR="00BF3D9F">
        <w:t xml:space="preserve"> simple averaging method (</w:t>
      </w:r>
      <w:r w:rsidR="00BF3D9F">
        <w:fldChar w:fldCharType="begin"/>
      </w:r>
      <w:r w:rsidR="00BF3D9F">
        <w:instrText xml:space="preserve"> REF eqn_o3 \h </w:instrText>
      </w:r>
      <w:r w:rsidR="00BF3D9F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BF3D9F">
        <w:fldChar w:fldCharType="end"/>
      </w:r>
      <w:r w:rsidR="00BF3D9F">
        <w:t xml:space="preserve">) </w:t>
      </w:r>
      <w:r w:rsidR="0081203E">
        <w:t xml:space="preserve">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t xml:space="preserve"> </w:t>
      </w:r>
      <w:r w:rsidR="00BF3D9F">
        <w:t xml:space="preserve">to obtain a </w:t>
      </w:r>
      <w:r w:rsidR="00E7736E">
        <w:t>final</w:t>
      </w:r>
      <w:r w:rsidR="00BF3D9F">
        <w:t xml:space="preserve"> estimator </w:t>
      </w:r>
      <w:r w:rsidR="0081203E">
        <w:t xml:space="preserve">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rPr>
          <w:rFonts w:hint="eastAsia"/>
        </w:rPr>
        <w:t>.</w:t>
      </w:r>
    </w:p>
    <w:p w14:paraId="63FEA0C3" w14:textId="576C29F5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trend and </w:t>
      </w:r>
      <w:r w:rsidR="00AA7663">
        <w:t>residual</w:t>
      </w:r>
      <w:r w:rsidRPr="0048632C">
        <w:t xml:space="preserve"> estimates</w:t>
      </w:r>
    </w:p>
    <w:p w14:paraId="6B927790" w14:textId="00DFC503" w:rsidR="0041463B" w:rsidRDefault="0041463B" w:rsidP="009625D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E7736E"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2E6F2C93" w14:textId="4093625E" w:rsidR="000E2D58" w:rsidRDefault="000E2D58" w:rsidP="009625D5">
      <w:pPr>
        <w:pStyle w:val="a2"/>
      </w:pPr>
      <w:r>
        <w:rPr>
          <w:rFonts w:hint="eastAsia"/>
        </w:rPr>
        <w:t>T</w:t>
      </w:r>
      <w:r>
        <w:t>he M-2 method decompose the original time series into</w:t>
      </w:r>
    </w:p>
    <w:p w14:paraId="71317861" w14:textId="285C3EE9" w:rsidR="000E2D58" w:rsidRDefault="0079567B" w:rsidP="009625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98882E7" w14:textId="1F25929B" w:rsidR="00F57064" w:rsidRPr="005A12FE" w:rsidRDefault="00F57064" w:rsidP="009625D5">
      <w:pPr>
        <w:pStyle w:val="a2"/>
        <w:rPr>
          <w:i/>
        </w:rPr>
      </w:pPr>
      <w:r w:rsidRPr="005A12FE">
        <w:rPr>
          <w:rFonts w:hint="eastAsia"/>
          <w:i/>
        </w:rPr>
        <w:t>(</w:t>
      </w:r>
      <w:r w:rsidRPr="005A12FE">
        <w:rPr>
          <w:i/>
        </w:rPr>
        <w:t>b) M-2A method</w:t>
      </w:r>
    </w:p>
    <w:p w14:paraId="7F75FA67" w14:textId="1B8346A9" w:rsidR="0045384A" w:rsidRDefault="0045384A" w:rsidP="0045384A">
      <w:pPr>
        <w:pStyle w:val="a2"/>
      </w:pPr>
      <w:r>
        <w:rPr>
          <w:rFonts w:hint="eastAsia"/>
        </w:rPr>
        <w:t>M</w:t>
      </w:r>
      <w:r>
        <w:t xml:space="preserve">-2A method is like M-2 but </w:t>
      </w:r>
      <w:r w:rsidR="008030CD">
        <w:t>determines</w:t>
      </w:r>
      <w:r>
        <w:t xml:space="preserve"> the seasonal component first, before detrending.</w:t>
      </w:r>
    </w:p>
    <w:p w14:paraId="73198954" w14:textId="78A97594" w:rsidR="0045384A" w:rsidRDefault="0045384A" w:rsidP="0045384A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seasonal </w:t>
      </w:r>
      <w:r>
        <w:t xml:space="preserve">and seasonal </w:t>
      </w:r>
      <w:r w:rsidRPr="00E53E00">
        <w:t>estimates</w:t>
      </w:r>
    </w:p>
    <w:p w14:paraId="35B649F6" w14:textId="121469E6" w:rsidR="0045384A" w:rsidRDefault="0045384A" w:rsidP="0045384A">
      <w:pPr>
        <w:pStyle w:val="a2"/>
      </w:pPr>
      <w:r>
        <w:rPr>
          <w:rFonts w:hint="eastAsia"/>
        </w:rPr>
        <w:t>A</w:t>
      </w:r>
      <w:r>
        <w:t xml:space="preserve">pply M-1B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 xml:space="preserve">,  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.</w:t>
      </w:r>
    </w:p>
    <w:p w14:paraId="2D403251" w14:textId="137B7716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="00F1407A">
        <w:t xml:space="preserve"> </w:t>
      </w:r>
      <w:r w:rsidRPr="0048632C">
        <w:t xml:space="preserve">seasonal </w:t>
      </w:r>
      <w:r w:rsidR="00F1407A">
        <w:t xml:space="preserve">and </w:t>
      </w:r>
      <w:r w:rsidR="00F1407A" w:rsidRPr="0048632C">
        <w:t xml:space="preserve">trend </w:t>
      </w:r>
      <w:r w:rsidRPr="0048632C">
        <w:t>estimates</w:t>
      </w:r>
    </w:p>
    <w:p w14:paraId="12D72000" w14:textId="634B408F" w:rsidR="0045384A" w:rsidRDefault="005A12FE" w:rsidP="0045384A">
      <w:pPr>
        <w:pStyle w:val="a2"/>
      </w:pPr>
      <w:r>
        <w:rPr>
          <w:rFonts w:hint="eastAsia"/>
        </w:rPr>
        <w:t>A</w:t>
      </w:r>
      <w:r w:rsidR="0045384A">
        <w:t>pply the simple averaging method (</w:t>
      </w:r>
      <w:r w:rsidR="0045384A">
        <w:fldChar w:fldCharType="begin"/>
      </w:r>
      <w:r w:rsidR="0045384A">
        <w:instrText xml:space="preserve"> REF eqn_o3 \h </w:instrText>
      </w:r>
      <w:r w:rsidR="0045384A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45384A">
        <w:fldChar w:fldCharType="end"/>
      </w:r>
      <w:r w:rsidR="0045384A">
        <w:t xml:space="preserve">) o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t xml:space="preserve"> to obtain a </w:t>
      </w:r>
      <w:r>
        <w:t>revised</w:t>
      </w:r>
      <w:r w:rsidR="0045384A">
        <w:t xml:space="preserve">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>, and then 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 w:rsidR="008030CD">
        <w:t>deseasonalized</w:t>
      </w:r>
      <w:proofErr w:type="spellEnd"/>
      <w:r w:rsidR="008030CD">
        <w:t xml:space="preserve"> </w:t>
      </w:r>
      <w:r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final estimator of </w:t>
      </w:r>
      <w:r>
        <w:rPr>
          <w:rFonts w:hint="eastAsia"/>
        </w:rPr>
        <w:t>tr</w:t>
      </w:r>
      <w:r>
        <w:t xml:space="preserve">end, denoted a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>.</w:t>
      </w:r>
    </w:p>
    <w:p w14:paraId="61F359EB" w14:textId="0EFD4A3A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</w:t>
      </w:r>
      <w:r w:rsidR="00674B15">
        <w:t>seasonal components</w:t>
      </w:r>
      <w:r w:rsidRPr="0048632C">
        <w:t xml:space="preserve"> and </w:t>
      </w:r>
      <w:r>
        <w:t>residual</w:t>
      </w:r>
      <w:r w:rsidRPr="0048632C">
        <w:t xml:space="preserve"> estimates</w:t>
      </w:r>
    </w:p>
    <w:p w14:paraId="4FCD75DF" w14:textId="637207C6" w:rsidR="0045384A" w:rsidRDefault="00E81D2A" w:rsidP="0045384A">
      <w:pPr>
        <w:pStyle w:val="a2"/>
      </w:pPr>
      <w:r>
        <w:t>Apply the simple averaging method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</w:t>
      </w:r>
      <w:r w:rsidR="002B049A">
        <w:t>the</w:t>
      </w:r>
      <w:r>
        <w:t xml:space="preserve">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F02BB8">
        <w:t xml:space="preserve"> and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 w:rsidR="00F02BB8">
        <w:rPr>
          <w:rFonts w:hint="eastAsia"/>
        </w:rPr>
        <w:t>.</w:t>
      </w:r>
      <w:r w:rsidR="0045384A">
        <w:t xml:space="preserve"> </w:t>
      </w:r>
      <w:r w:rsidR="00F02BB8">
        <w:t>F</w:t>
      </w:r>
      <w:r w:rsidR="0045384A">
        <w:t>inally</w:t>
      </w:r>
      <w:r w:rsidR="00F02BB8">
        <w:t>,</w:t>
      </w:r>
      <w:r w:rsidR="0045384A">
        <w:t xml:space="preserve">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4CFDDEA0" w14:textId="24F129B5" w:rsidR="000E2D58" w:rsidRDefault="000E2D58" w:rsidP="000E2D58">
      <w:pPr>
        <w:pStyle w:val="a2"/>
      </w:pPr>
      <w:r>
        <w:rPr>
          <w:rFonts w:hint="eastAsia"/>
        </w:rPr>
        <w:t>T</w:t>
      </w:r>
      <w:r>
        <w:t>he M-2A method decompose the original time series into</w:t>
      </w:r>
    </w:p>
    <w:p w14:paraId="5772435B" w14:textId="16FE7786" w:rsidR="000E2D58" w:rsidRPr="000E2D58" w:rsidRDefault="0079567B" w:rsidP="000E2D5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acc>
                </m:e>
                <m:sup>
                  <m:r>
                    <m:rPr>
                      <m:nor/>
                    </m:rPr>
                    <m:t>(M-2A)</m:t>
                  </m:r>
                </m:sup>
              </m:sSup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17214EF" w14:textId="1A609EAB" w:rsidR="00F57064" w:rsidRPr="00C853CC" w:rsidRDefault="00F57064" w:rsidP="009625D5">
      <w:pPr>
        <w:pStyle w:val="a2"/>
        <w:rPr>
          <w:i/>
        </w:rPr>
      </w:pPr>
      <w:r w:rsidRPr="00C853CC">
        <w:rPr>
          <w:rFonts w:hint="eastAsia"/>
          <w:i/>
        </w:rPr>
        <w:lastRenderedPageBreak/>
        <w:t>(</w:t>
      </w:r>
      <w:r w:rsidRPr="00C853CC">
        <w:rPr>
          <w:i/>
        </w:rPr>
        <w:t>c) M-2</w:t>
      </w:r>
      <w:r w:rsidR="005901F7" w:rsidRPr="00C853CC">
        <w:rPr>
          <w:i/>
        </w:rPr>
        <w:t>S</w:t>
      </w:r>
      <w:r w:rsidR="00D07D3B" w:rsidRPr="00C853CC">
        <w:rPr>
          <w:i/>
        </w:rPr>
        <w:t xml:space="preserve"> method</w:t>
      </w:r>
    </w:p>
    <w:p w14:paraId="28FBC4F2" w14:textId="4C0F362C" w:rsidR="00A80A92" w:rsidRDefault="00C853CC" w:rsidP="009625D5">
      <w:pPr>
        <w:pStyle w:val="a2"/>
      </w:pPr>
      <w:r>
        <w:rPr>
          <w:rFonts w:hint="eastAsia"/>
        </w:rPr>
        <w:t>T</w:t>
      </w:r>
      <w:r>
        <w:t xml:space="preserve">he M-2S method is like M-2 but </w:t>
      </w:r>
      <w:r w:rsidR="008030CD">
        <w:t>uses</w:t>
      </w:r>
      <w:r>
        <w:t xml:space="preserve"> </w:t>
      </w:r>
      <w:r w:rsidRPr="00C853CC">
        <w:rPr>
          <w:i/>
        </w:rPr>
        <w:t>the spectral method</w:t>
      </w:r>
      <w:r>
        <w:t xml:space="preserve"> (</w:t>
      </w:r>
      <w:proofErr w:type="spellStart"/>
      <w:r w:rsidR="007958CC">
        <w:fldChar w:fldCharType="begin"/>
      </w:r>
      <w:r w:rsidR="007958CC">
        <w:instrText xml:space="preserve"> HYPERLINK \l "_ENREF_3" \o "Narapusetty, 2009 #3" </w:instrText>
      </w:r>
      <w:r w:rsidR="007958CC">
        <w:fldChar w:fldCharType="separate"/>
      </w:r>
      <w:r w:rsidRPr="00F12F2A">
        <w:rPr>
          <w:rStyle w:val="aa"/>
          <w:rFonts w:eastAsiaTheme="minorEastAsia"/>
        </w:rPr>
        <w:t>Narapusetty</w:t>
      </w:r>
      <w:proofErr w:type="spellEnd"/>
      <w:r w:rsidRPr="00F12F2A">
        <w:rPr>
          <w:rStyle w:val="aa"/>
          <w:rFonts w:eastAsiaTheme="minorEastAsia"/>
        </w:rPr>
        <w:t xml:space="preserve"> et al., 2009</w:t>
      </w:r>
      <w:r w:rsidR="007958CC">
        <w:rPr>
          <w:rStyle w:val="aa"/>
          <w:rFonts w:eastAsiaTheme="minorEastAsia"/>
        </w:rPr>
        <w:fldChar w:fldCharType="end"/>
      </w:r>
      <w:r>
        <w:t xml:space="preserve">) to determine </w:t>
      </w:r>
      <w:r w:rsidR="008030CD">
        <w:t xml:space="preserve">the </w:t>
      </w:r>
      <w:r>
        <w:t>seasonal component.</w:t>
      </w:r>
      <w:r w:rsidR="00D022A2">
        <w:t xml:space="preserve"> T</w:t>
      </w:r>
      <w:r w:rsidR="00D022A2" w:rsidRPr="00D022A2">
        <w:t>he spectral method</w:t>
      </w:r>
      <w:r w:rsidR="00D022A2">
        <w:t xml:space="preserve"> is to fit several sines and cosines</w:t>
      </w:r>
    </w:p>
    <w:p w14:paraId="0C5C0B47" w14:textId="7D1EDB7B" w:rsidR="00370C4E" w:rsidRPr="00370C4E" w:rsidRDefault="0079567B" w:rsidP="00370C4E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</m:e>
              </m:nary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7B3B614" w14:textId="45AB7A98" w:rsidR="00C853CC" w:rsidRPr="00C27307" w:rsidRDefault="00D022A2" w:rsidP="00370C4E">
      <w:pPr>
        <w:pStyle w:val="a2"/>
        <w:ind w:firstLine="0"/>
      </w:pPr>
      <w:r>
        <w:t xml:space="preserve">to the raw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x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0A7945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B20E4B">
        <w:rPr>
          <w:rFonts w:hint="eastAsia"/>
        </w:rPr>
        <w:t>,</w:t>
      </w:r>
      <w:r w:rsidR="00B20E4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B20E4B">
        <w:rPr>
          <w:rFonts w:hint="eastAsia"/>
        </w:rPr>
        <w:t xml:space="preserve"> </w:t>
      </w:r>
      <w:r w:rsidR="00B20E4B">
        <w:t xml:space="preserve">is </w:t>
      </w:r>
      <w:r w:rsidR="004B065E">
        <w:t xml:space="preserve">the annual period. </w:t>
      </w:r>
      <w:r w:rsidR="00377BC1"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= 0, ..., 12 </w:t>
      </w:r>
      <w:r w:rsidR="00DF4E7E" w:rsidRPr="00DF4E7E">
        <w:t>corresponds to</w:t>
      </w:r>
      <w:r w:rsidR="00377BC1" w:rsidRPr="00377BC1">
        <w:t xml:space="preserve"> </w:t>
      </w:r>
      <w:r w:rsidR="006425B2">
        <w:t xml:space="preserve">month </w:t>
      </w:r>
      <w:r w:rsidR="00377BC1"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="00377BC1" w:rsidRPr="00377BC1">
        <w:t xml:space="preserve"> should be taken as 12.</w:t>
      </w:r>
    </w:p>
    <w:p w14:paraId="539FC7F1" w14:textId="0B43366D" w:rsidR="00456C5B" w:rsidRDefault="007C5047" w:rsidP="009625D5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 w:rsidR="00EF1619"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 w:rsidR="00EF1619"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="00EF1619">
        <w:t xml:space="preserve"> </w:t>
      </w:r>
      <w:r w:rsidR="00EF1619">
        <w:rPr>
          <w:rFonts w:hint="eastAsia"/>
        </w:rPr>
        <w:t>be</w:t>
      </w:r>
      <w:r w:rsidR="00EF1619">
        <w:t xml:space="preserve"> the parameters vector, </w:t>
      </w:r>
      <w:r w:rsidRPr="007C5047">
        <w:t>which are defined as</w:t>
      </w:r>
    </w:p>
    <w:p w14:paraId="42F44368" w14:textId="7A2CCC43" w:rsidR="007C5047" w:rsidRPr="008435CA" w:rsidRDefault="0079567B" w:rsidP="008D66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7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1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86CF85A" w14:textId="1DBFA7BB" w:rsidR="008435CA" w:rsidRDefault="008435CA" w:rsidP="008435CA">
      <w:pPr>
        <w:pStyle w:val="a2"/>
        <w:ind w:firstLine="0"/>
      </w:pPr>
      <w:r>
        <w:rPr>
          <w:rFonts w:hint="eastAsia"/>
        </w:rPr>
        <w:t>T</w:t>
      </w:r>
      <w:r>
        <w:t>he least</w:t>
      </w:r>
      <w:r w:rsidR="005D502B">
        <w:t>-</w:t>
      </w:r>
      <w:r>
        <w:t xml:space="preserve">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2E2DB12F" w14:textId="78B458F8" w:rsidR="008435CA" w:rsidRPr="001552D2" w:rsidRDefault="0079567B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,#</m:t>
              </m:r>
              <m:r>
                <m:rPr>
                  <m:nor/>
                </m:rPr>
                <m:t>(</m:t>
              </m:r>
              <w:bookmarkStart w:id="15" w:name="eqn_o1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2</m:t>
              </m:r>
              <m:r>
                <m:rPr>
                  <m:nor/>
                </m:rPr>
                <w:fldChar w:fldCharType="end"/>
              </m:r>
              <w:bookmarkEnd w:id="15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71B5EA81" w14:textId="37A89567" w:rsidR="001552D2" w:rsidRDefault="002434CA" w:rsidP="008435CA">
      <w:pPr>
        <w:pStyle w:val="a2"/>
        <w:ind w:firstLine="0"/>
      </w:pPr>
      <w:r>
        <w:t>a</w:t>
      </w:r>
      <w:r w:rsidR="001552D2">
        <w:t>nd the seasonal series</w:t>
      </w:r>
      <w:r>
        <w:t xml:space="preserve"> is defined as</w:t>
      </w:r>
    </w:p>
    <w:p w14:paraId="5D54977B" w14:textId="750B25F6" w:rsidR="001552D2" w:rsidRPr="00D860BE" w:rsidRDefault="0079567B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16" w:name="eqn_o1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w:bookmarkEnd w:id="16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0C249CE" w14:textId="20464B4F" w:rsidR="00D860BE" w:rsidRDefault="00D860BE" w:rsidP="008435CA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</w:t>
      </w:r>
      <w:r w:rsidR="00787ECD">
        <w:t xml:space="preserve">the seasonal series </w:t>
      </w:r>
      <w:r>
        <w:t>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 can be written as</w:t>
      </w:r>
    </w:p>
    <w:p w14:paraId="15452C38" w14:textId="6555B0DE" w:rsidR="00D860BE" w:rsidRPr="009546DB" w:rsidRDefault="0079567B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-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u,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3 \h 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5E19438" w14:textId="1862A33A" w:rsidR="001109FE" w:rsidRDefault="00A90BC9" w:rsidP="00557E52">
      <w:pPr>
        <w:pStyle w:val="a2"/>
        <w:ind w:firstLine="0"/>
      </w:pPr>
      <w:r>
        <w:t xml:space="preserve">where </w:t>
      </w:r>
      <m:oMath>
        <m:r>
          <m:rPr>
            <m:sty m:val="bi"/>
          </m:rPr>
          <w:rPr>
            <w:rFonts w:ascii="Latin Modern Math" w:hAnsi="Latin Modern Math"/>
          </w:rPr>
          <m:t>u</m:t>
        </m:r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1,⋯,1</m:t>
                </m: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∈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N</m:t>
            </m:r>
          </m:sup>
        </m:sSup>
      </m:oMath>
      <w:r>
        <w:rPr>
          <w:rFonts w:hint="eastAsia"/>
        </w:rPr>
        <w:t>.</w:t>
      </w:r>
      <w:r>
        <w:t xml:space="preserve"> </w:t>
      </w:r>
      <w:r w:rsidR="00F958CB">
        <w:rPr>
          <w:rFonts w:hint="eastAsia"/>
        </w:rPr>
        <w:t>S</w:t>
      </w:r>
      <w:r w:rsidR="00F958CB">
        <w:t>ince (</w:t>
      </w:r>
      <w:r w:rsidR="00F958CB">
        <w:fldChar w:fldCharType="begin"/>
      </w:r>
      <w:r w:rsidR="00F958CB">
        <w:instrText xml:space="preserve"> REF eqn_o1</w:instrText>
      </w:r>
      <w:r w:rsidR="00124AEA">
        <w:instrText>3</w:instrText>
      </w:r>
      <w:r w:rsidR="00F958CB">
        <w:instrText xml:space="preserve"> \h </w:instrText>
      </w:r>
      <w:r w:rsidR="00F958CB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F958CB">
        <w:fldChar w:fldCharType="end"/>
      </w:r>
      <w:r w:rsidR="00F958CB">
        <w:t xml:space="preserve">) </w:t>
      </w:r>
      <w:r w:rsidR="00492944">
        <w:t>contains no trend, the original series should be detrended first.</w:t>
      </w:r>
    </w:p>
    <w:p w14:paraId="1416B379" w14:textId="0D1198CD" w:rsidR="00BE02D6" w:rsidRDefault="00BE02D6" w:rsidP="00BE02D6">
      <w:pPr>
        <w:pStyle w:val="a2"/>
      </w:pPr>
      <w:r>
        <w:rPr>
          <w:rFonts w:hint="eastAsia"/>
        </w:rPr>
        <w:t>T</w:t>
      </w:r>
      <w:r>
        <w:t xml:space="preserve">he procedure of </w:t>
      </w:r>
      <w:r w:rsidR="00FC22CC">
        <w:t xml:space="preserve">the </w:t>
      </w:r>
      <w:r>
        <w:t>M-2P method is as follows.</w:t>
      </w:r>
    </w:p>
    <w:p w14:paraId="589CE32B" w14:textId="77777777" w:rsidR="00795F55" w:rsidRDefault="00795F55" w:rsidP="00795F55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trend and seasonal estimates</w:t>
      </w:r>
    </w:p>
    <w:p w14:paraId="15C3CDC7" w14:textId="3F600D90" w:rsidR="00795F55" w:rsidRDefault="006C7126" w:rsidP="00795F55">
      <w:pPr>
        <w:pStyle w:val="a2"/>
      </w:pPr>
      <w:r>
        <w:t xml:space="preserve">Apply </w:t>
      </w:r>
      <w:r w:rsidR="001876A4">
        <w:t>the LWLR procedure (</w:t>
      </w:r>
      <w:r w:rsidR="001876A4">
        <w:fldChar w:fldCharType="begin"/>
      </w:r>
      <w:r w:rsidR="001876A4">
        <w:instrText xml:space="preserve"> REF eqn_o1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1876A4">
        <w:fldChar w:fldCharType="end"/>
      </w:r>
      <w:r w:rsidR="001876A4">
        <w:t>)(</w:t>
      </w:r>
      <w:r w:rsidR="001876A4">
        <w:fldChar w:fldCharType="begin"/>
      </w:r>
      <w:r w:rsidR="001876A4">
        <w:instrText xml:space="preserve"> REF eqn_o2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1876A4">
        <w:fldChar w:fldCharType="end"/>
      </w:r>
      <w:r w:rsidR="001876A4">
        <w:t>) on the original series</w:t>
      </w:r>
      <w:r w:rsidR="00795F55">
        <w:t xml:space="preserve"> </w:t>
      </w:r>
      <w:r w:rsidR="001876A4">
        <w:t xml:space="preserve">to obtain the initial </w:t>
      </w:r>
      <w:r>
        <w:t xml:space="preserve">trend </w:t>
      </w:r>
      <w:r w:rsidR="001876A4">
        <w:t xml:space="preserve">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,</w:t>
      </w:r>
      <w:r>
        <w:t xml:space="preserve"> and then apply the spectral method </w:t>
      </w:r>
      <w:r>
        <w:rPr>
          <w:rFonts w:hint="eastAsia"/>
        </w:rPr>
        <w:t>(</w:t>
      </w:r>
      <w:r>
        <w:fldChar w:fldCharType="begin"/>
      </w:r>
      <w:r>
        <w:instrText xml:space="preserve"> REF eqn_o12 \h </w:instrText>
      </w:r>
      <w:r>
        <w:fldChar w:fldCharType="separate"/>
      </w:r>
      <m:oMath>
        <m:r>
          <m:rPr>
            <m:nor/>
          </m:rPr>
          <w:rPr>
            <w:noProof/>
          </w:rPr>
          <m:t>12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</w:t>
      </w:r>
      <w:r w:rsidR="00563B87">
        <w:t xml:space="preserve"> </w:t>
      </w:r>
      <w:r w:rsidR="00F4609E">
        <w:rPr>
          <w:rFonts w:hint="eastAsia"/>
        </w:rPr>
        <w:t>o</w:t>
      </w:r>
      <w:r w:rsidR="00F4609E">
        <w:t xml:space="preserve">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9C6EA4">
        <w:rPr>
          <w:rFonts w:hint="eastAsia"/>
        </w:rPr>
        <w:t xml:space="preserve"> </w:t>
      </w:r>
      <w:r w:rsidR="009C6EA4">
        <w:t xml:space="preserve">to obtain </w:t>
      </w:r>
      <w:r w:rsidR="00D860BE">
        <w:t xml:space="preserve">the initial </w:t>
      </w:r>
      <w:r w:rsidR="009C6EA4">
        <w:t xml:space="preserve">seasonal </w:t>
      </w:r>
      <w:r w:rsidR="00D860BE"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774040">
        <w:rPr>
          <w:rFonts w:hint="eastAsia"/>
        </w:rPr>
        <w:t>.</w:t>
      </w:r>
    </w:p>
    <w:p w14:paraId="13BA0704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Pr="0048632C">
        <w:t xml:space="preserve"> trend and seasonal estimates</w:t>
      </w:r>
    </w:p>
    <w:p w14:paraId="62ABCF03" w14:textId="664F6780" w:rsidR="00795F55" w:rsidRPr="00A3206C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revised estimator of </w:t>
      </w:r>
      <w:r>
        <w:rPr>
          <w:rFonts w:hint="eastAsia"/>
        </w:rPr>
        <w:t>tr</w:t>
      </w:r>
      <w:r>
        <w:t>end</w:t>
      </w:r>
      <w:r w:rsidR="00B20D07">
        <w:t>,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. Then apply </w:t>
      </w:r>
      <w:r w:rsidR="00A3206C">
        <w:t xml:space="preserve">the spectral method </w:t>
      </w:r>
      <w:r w:rsidR="00A3206C">
        <w:rPr>
          <w:rFonts w:hint="eastAsia"/>
        </w:rPr>
        <w:t>(</w:t>
      </w:r>
      <w:r w:rsidR="00A3206C">
        <w:fldChar w:fldCharType="begin"/>
      </w:r>
      <w:r w:rsidR="00A3206C">
        <w:instrText xml:space="preserve"> REF eqn_o12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2</m:t>
        </m:r>
      </m:oMath>
      <w:r w:rsidR="00A3206C">
        <w:fldChar w:fldCharType="end"/>
      </w:r>
      <w:r w:rsidR="00A3206C">
        <w:t>)(</w:t>
      </w:r>
      <w:r w:rsidR="00A3206C">
        <w:fldChar w:fldCharType="begin"/>
      </w:r>
      <w:r w:rsidR="00A3206C">
        <w:instrText xml:space="preserve"> REF eqn_o13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A3206C">
        <w:fldChar w:fldCharType="end"/>
      </w:r>
      <w:r w:rsidR="00A3206C">
        <w:t xml:space="preserve">) </w:t>
      </w:r>
      <w:r w:rsidR="00A3206C">
        <w:rPr>
          <w:rFonts w:hint="eastAsia"/>
        </w:rPr>
        <w:t>o</w:t>
      </w:r>
      <w:r w:rsidR="00A3206C">
        <w:t>n</w:t>
      </w:r>
      <w:r>
        <w:t xml:space="preserve">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a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A3206C">
        <w:t>.</w:t>
      </w:r>
    </w:p>
    <w:p w14:paraId="74318685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trend and </w:t>
      </w:r>
      <w:r>
        <w:t>residual</w:t>
      </w:r>
      <w:r w:rsidRPr="0048632C">
        <w:t xml:space="preserve"> estimates</w:t>
      </w:r>
    </w:p>
    <w:p w14:paraId="2B0293C1" w14:textId="3288CD43" w:rsidR="00795F55" w:rsidRPr="00782D1F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4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1CEB1B46" w14:textId="49913496" w:rsidR="00795F55" w:rsidRDefault="00795F55" w:rsidP="00795F55">
      <w:pPr>
        <w:pStyle w:val="a2"/>
      </w:pPr>
      <w:r>
        <w:rPr>
          <w:rFonts w:hint="eastAsia"/>
        </w:rPr>
        <w:t>T</w:t>
      </w:r>
      <w:r>
        <w:t>he M-2</w:t>
      </w:r>
      <w:r w:rsidR="00782D1F">
        <w:t>S</w:t>
      </w:r>
      <w:r>
        <w:t xml:space="preserve"> method decompose the original time series into</w:t>
      </w:r>
    </w:p>
    <w:p w14:paraId="0281FCD6" w14:textId="386BD2B8" w:rsidR="00795F55" w:rsidRPr="00782D1F" w:rsidRDefault="0079567B" w:rsidP="00795F5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4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2F0FD92" w14:textId="6FCF89CE" w:rsidR="00045EF0" w:rsidRDefault="00DB0392" w:rsidP="00445441">
      <w:pPr>
        <w:pStyle w:val="31"/>
      </w:pPr>
      <w:bookmarkStart w:id="17" w:name="_Hlk108294587"/>
      <w:bookmarkStart w:id="18" w:name="_Toc108714123"/>
      <w:r>
        <w:lastRenderedPageBreak/>
        <w:t>G</w:t>
      </w:r>
      <w:r w:rsidR="00212C19" w:rsidRPr="00212C19">
        <w:t xml:space="preserve">lobal </w:t>
      </w:r>
      <w:r w:rsidR="00792EDE">
        <w:t>model-fitting</w:t>
      </w:r>
      <w:r w:rsidR="00212C19" w:rsidRPr="00212C19">
        <w:t xml:space="preserve"> method</w:t>
      </w:r>
      <w:bookmarkEnd w:id="17"/>
      <w:bookmarkEnd w:id="18"/>
    </w:p>
    <w:p w14:paraId="4AF6E003" w14:textId="101C3993" w:rsidR="00821FFF" w:rsidRDefault="007F3296" w:rsidP="009625D5">
      <w:pPr>
        <w:pStyle w:val="a2"/>
      </w:pPr>
      <w:r>
        <w:t xml:space="preserve">Another classical decomposition method, </w:t>
      </w:r>
      <w:r w:rsidRPr="007F3296">
        <w:t xml:space="preserve">which we call the </w:t>
      </w:r>
      <w:r w:rsidRPr="007F3296">
        <w:rPr>
          <w:i/>
        </w:rPr>
        <w:t>global model</w:t>
      </w:r>
      <w:r>
        <w:rPr>
          <w:i/>
        </w:rPr>
        <w:t>-</w:t>
      </w:r>
      <w:r w:rsidRPr="007F3296">
        <w:rPr>
          <w:i/>
        </w:rPr>
        <w:t>fitting method</w:t>
      </w:r>
      <w:r>
        <w:t xml:space="preserve">, </w:t>
      </w:r>
      <w:r w:rsidRPr="007F3296">
        <w:t xml:space="preserve">assumes that the original series is composed of trend and seasonal components </w:t>
      </w:r>
      <w:r w:rsidR="0099383E" w:rsidRPr="0099383E">
        <w:t xml:space="preserve">with </w:t>
      </w:r>
      <w:r w:rsidR="0099383E">
        <w:t>a</w:t>
      </w:r>
      <w:r w:rsidR="0099383E" w:rsidRPr="0099383E">
        <w:t xml:space="preserve"> pre-assumed form</w:t>
      </w:r>
      <w:r w:rsidRPr="007F3296">
        <w:t>, and a residual term.</w:t>
      </w:r>
      <w:r w:rsidR="002C19CE">
        <w:t xml:space="preserve"> </w:t>
      </w:r>
      <w:r w:rsidR="00904F70" w:rsidRPr="00904F70">
        <w:t>Typically, the trend is assumed to be a linear or quadratic polynomial, and the seasonal component is assumed to be the sum of a few sine and cosine signals.</w:t>
      </w:r>
    </w:p>
    <w:p w14:paraId="734EBAE0" w14:textId="117D066F" w:rsidR="004536DF" w:rsidRPr="004536DF" w:rsidRDefault="004536DF" w:rsidP="009625D5">
      <w:pPr>
        <w:pStyle w:val="a2"/>
        <w:rPr>
          <w:i/>
        </w:rPr>
      </w:pPr>
      <w:r w:rsidRPr="004536DF">
        <w:rPr>
          <w:rFonts w:hint="eastAsia"/>
          <w:i/>
        </w:rPr>
        <w:t>(</w:t>
      </w:r>
      <w:r w:rsidRPr="004536DF">
        <w:rPr>
          <w:i/>
        </w:rPr>
        <w:t>a)</w:t>
      </w:r>
      <w:bookmarkStart w:id="19" w:name="_Hlk108693201"/>
      <w:r w:rsidRPr="004536DF">
        <w:rPr>
          <w:i/>
        </w:rPr>
        <w:t xml:space="preserve"> </w:t>
      </w:r>
      <w:bookmarkStart w:id="20" w:name="_Hlk108693447"/>
      <w:r w:rsidRPr="004536DF">
        <w:rPr>
          <w:i/>
        </w:rPr>
        <w:t>M-3L method</w:t>
      </w:r>
      <w:bookmarkEnd w:id="19"/>
      <w:bookmarkEnd w:id="20"/>
    </w:p>
    <w:p w14:paraId="53445510" w14:textId="4FF51D3E" w:rsidR="00585075" w:rsidRDefault="00585075" w:rsidP="009625D5">
      <w:pPr>
        <w:pStyle w:val="a2"/>
      </w:pPr>
      <w:r w:rsidRPr="00585075">
        <w:t xml:space="preserve">M-3L method </w:t>
      </w:r>
      <w:r w:rsidR="009E2C35">
        <w:t>fits</w:t>
      </w:r>
      <w:r w:rsidRPr="00585075">
        <w:t xml:space="preserve"> a model </w:t>
      </w:r>
      <w:r w:rsidR="0079567B">
        <w:t>of</w:t>
      </w:r>
      <w:r>
        <w:t xml:space="preserve"> the form</w:t>
      </w:r>
    </w:p>
    <w:p w14:paraId="0C40C6B0" w14:textId="5250BA0A" w:rsidR="00585075" w:rsidRPr="00585075" w:rsidRDefault="0079567B" w:rsidP="009625D5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3927DD5" w14:textId="52EFEDFE" w:rsidR="004536DF" w:rsidRDefault="009E2C35" w:rsidP="009E2C35">
      <w:pPr>
        <w:pStyle w:val="a2"/>
        <w:ind w:firstLine="0"/>
      </w:pPr>
      <w:r>
        <w:t>to the original time series</w:t>
      </w:r>
      <w:r w:rsidR="0079567B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79567B">
        <w:rPr>
          <w:rFonts w:hint="eastAsia"/>
        </w:rPr>
        <w:t>,</w:t>
      </w:r>
      <w:r w:rsidR="0079567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79567B">
        <w:rPr>
          <w:rFonts w:hint="eastAsia"/>
        </w:rPr>
        <w:t xml:space="preserve"> </w:t>
      </w:r>
      <w:r w:rsidR="0079567B">
        <w:t>is the annual period</w:t>
      </w:r>
      <w:r>
        <w:t xml:space="preserve">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 w:rsidR="00DF4E7E" w:rsidRPr="00DF4E7E">
        <w:t>corresponds to</w:t>
      </w:r>
      <w:r w:rsidRPr="00377BC1">
        <w:t xml:space="preserve">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22D828FE" w14:textId="77777777" w:rsidR="001319D6" w:rsidRDefault="001319D6" w:rsidP="001319D6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</w:t>
      </w:r>
      <w:proofErr w:type="spellStart"/>
      <w:r w:rsidRPr="007C5047">
        <w:t>ctor</w:t>
      </w:r>
      <w:proofErr w:type="spellEnd"/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59A95C88" w14:textId="740595FE" w:rsidR="001319D6" w:rsidRPr="008435CA" w:rsidRDefault="0079567B" w:rsidP="001319D6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14FB974" w14:textId="77777777" w:rsidR="001319D6" w:rsidRDefault="001319D6" w:rsidP="001319D6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7A8A6E21" w14:textId="6378A575" w:rsidR="001319D6" w:rsidRPr="001552D2" w:rsidRDefault="0079567B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BAFE3C5" w14:textId="4B338E43" w:rsidR="001319D6" w:rsidRDefault="00B85DFF" w:rsidP="001319D6">
      <w:pPr>
        <w:pStyle w:val="a2"/>
        <w:ind w:firstLine="0"/>
      </w:pPr>
      <w:r>
        <w:t>T</w:t>
      </w:r>
      <w:r w:rsidR="001319D6">
        <w:t xml:space="preserve">he </w:t>
      </w:r>
      <w:r>
        <w:t>trend</w:t>
      </w:r>
      <w:r w:rsidR="001319D6"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rPr>
          <w:rFonts w:hint="eastAsia"/>
        </w:rPr>
        <w:t xml:space="preserve"> </w:t>
      </w:r>
      <w:r w:rsidR="00C25B53"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t xml:space="preserve"> </w:t>
      </w:r>
      <w:r w:rsidR="001319D6">
        <w:t xml:space="preserve">is defined </w:t>
      </w:r>
      <w:r w:rsidR="006A1213">
        <w:t>to be</w:t>
      </w:r>
    </w:p>
    <w:p w14:paraId="15C1D91B" w14:textId="175A6C3D" w:rsidR="001319D6" w:rsidRPr="002F0D2B" w:rsidRDefault="0079567B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21" w:name="eqn_o17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w:bookmarkEnd w:id="21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8B2A0CC" w14:textId="19095EA9" w:rsidR="001319D6" w:rsidRDefault="001319D6" w:rsidP="001319D6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 w:rsidR="00C20A26">
        <w:rPr>
          <w:rFonts w:hint="eastAsia"/>
        </w:rPr>
        <w:t>trend</w:t>
      </w:r>
      <w:r w:rsidR="00C20A26">
        <w:t xml:space="preserve"> and seasonal </w:t>
      </w:r>
      <w:r>
        <w:t>series (</w:t>
      </w:r>
      <w:r>
        <w:fldChar w:fldCharType="begin"/>
      </w:r>
      <w:r>
        <w:instrText xml:space="preserve"> REF eqn_o1</w:instrText>
      </w:r>
      <w:r w:rsidR="00C20A26">
        <w:instrText>7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17</m:t>
        </m:r>
      </m:oMath>
      <w:r>
        <w:fldChar w:fldCharType="end"/>
      </w:r>
      <w:r>
        <w:t>) can be written as</w:t>
      </w:r>
    </w:p>
    <w:p w14:paraId="07CF9099" w14:textId="3AF90BDB" w:rsidR="001319D6" w:rsidRPr="009546DB" w:rsidRDefault="0079567B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46C7A70" w14:textId="6D5F0CC2" w:rsidR="004536DF" w:rsidRPr="007538F9" w:rsidRDefault="004536DF" w:rsidP="009625D5">
      <w:pPr>
        <w:pStyle w:val="a2"/>
        <w:rPr>
          <w:i/>
        </w:rPr>
      </w:pPr>
      <w:r w:rsidRPr="007538F9">
        <w:rPr>
          <w:rFonts w:hint="eastAsia"/>
          <w:i/>
        </w:rPr>
        <w:t>(</w:t>
      </w:r>
      <w:r w:rsidRPr="007538F9">
        <w:rPr>
          <w:i/>
        </w:rPr>
        <w:t xml:space="preserve">b) </w:t>
      </w:r>
      <w:bookmarkStart w:id="22" w:name="_Hlk108711453"/>
      <w:r w:rsidRPr="007538F9">
        <w:rPr>
          <w:i/>
        </w:rPr>
        <w:t>M-3Q method</w:t>
      </w:r>
      <w:bookmarkEnd w:id="22"/>
    </w:p>
    <w:p w14:paraId="682DB10E" w14:textId="0BA6D818" w:rsidR="004536DF" w:rsidRDefault="009A6033" w:rsidP="009625D5">
      <w:pPr>
        <w:pStyle w:val="a2"/>
      </w:pPr>
      <w:r>
        <w:rPr>
          <w:rFonts w:hint="eastAsia"/>
        </w:rPr>
        <w:t>T</w:t>
      </w:r>
      <w:r>
        <w:t xml:space="preserve">he </w:t>
      </w:r>
      <w:r w:rsidRPr="009A6033">
        <w:t>M-3Q method</w:t>
      </w:r>
      <w:r>
        <w:t xml:space="preserve"> is like M-3L method but assumes a quadratic trend.</w:t>
      </w:r>
    </w:p>
    <w:p w14:paraId="0F8F8EB1" w14:textId="7D070224" w:rsidR="000C3A40" w:rsidRDefault="000C3A40" w:rsidP="000C3A40">
      <w:pPr>
        <w:pStyle w:val="a2"/>
      </w:pPr>
      <w:r w:rsidRPr="00585075">
        <w:t>M-3</w:t>
      </w:r>
      <w:r>
        <w:rPr>
          <w:rFonts w:hint="eastAsia"/>
        </w:rPr>
        <w:t>Q</w:t>
      </w:r>
      <w:r w:rsidRPr="00585075">
        <w:t xml:space="preserve"> method </w:t>
      </w:r>
      <w:r>
        <w:t>fits</w:t>
      </w:r>
      <w:r w:rsidRPr="00585075">
        <w:t xml:space="preserve"> a model </w:t>
      </w:r>
      <w:r>
        <w:t>of the form</w:t>
      </w:r>
    </w:p>
    <w:p w14:paraId="1161E835" w14:textId="45FFD912" w:rsidR="000C3A40" w:rsidRPr="00585075" w:rsidRDefault="000C3A40" w:rsidP="000C3A40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t</m:t>
              </m:r>
            </m:e>
            <m:sup>
              <m:r>
                <w:rPr>
                  <w:rFonts w:ascii="Latin Modern Math" w:hAnsi="Latin Modern Math"/>
                </w:rPr>
                <m:t>2</m:t>
              </m:r>
            </m:sup>
          </m:sSup>
          <m:r>
            <w:rPr>
              <w:rFonts w:ascii="Latin Modern Math" w:hAnsi="Latin Modern Math"/>
            </w:rPr>
            <m:t>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ABCBF07" w14:textId="7415ECCD" w:rsidR="000C3A40" w:rsidRDefault="000C3A40" w:rsidP="000C3A40">
      <w:pPr>
        <w:pStyle w:val="a2"/>
        <w:ind w:firstLine="0"/>
        <w:rPr>
          <w:rFonts w:hint="eastAsia"/>
        </w:rPr>
      </w:pPr>
      <w:r>
        <w:t xml:space="preserve">to the original time series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>
        <w:rPr>
          <w:rFonts w:hint="eastAsia"/>
        </w:rPr>
        <w:t>,</w:t>
      </w:r>
      <w:r>
        <w:t xml:space="preserve"> 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 xml:space="preserve"> </w:t>
      </w:r>
      <w:r>
        <w:t xml:space="preserve">is the annual period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>
        <w:t xml:space="preserve">denotes </w:t>
      </w:r>
      <w:r w:rsidRPr="00377BC1">
        <w:t xml:space="preserve">the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3521DB67" w14:textId="77777777" w:rsidR="00B85838" w:rsidRDefault="00B85838" w:rsidP="00B85838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6EEABE67" w14:textId="369F2D45" w:rsidR="00B85838" w:rsidRPr="008435CA" w:rsidRDefault="00B85838" w:rsidP="00B8583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3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E977A44" w14:textId="77777777" w:rsidR="00B85838" w:rsidRDefault="00B85838" w:rsidP="00B85838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543A5E7D" w14:textId="22E23061" w:rsidR="00B85838" w:rsidRPr="001552D2" w:rsidRDefault="00B85838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E47CECE" w14:textId="77777777" w:rsidR="00B85838" w:rsidRDefault="00B85838" w:rsidP="00B85838">
      <w:pPr>
        <w:pStyle w:val="a2"/>
        <w:ind w:firstLine="0"/>
      </w:pPr>
      <w:r>
        <w:t xml:space="preserve">The tren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rPr>
          <w:rFonts w:hint="eastAsia"/>
        </w:rPr>
        <w:t xml:space="preserve"> </w:t>
      </w:r>
      <w:r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t xml:space="preserve"> is defined to be</w:t>
      </w:r>
    </w:p>
    <w:p w14:paraId="03D5962C" w14:textId="410969F7" w:rsidR="00B85838" w:rsidRPr="00D02F89" w:rsidRDefault="00B85838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2</m:t>
                  </m:r>
                </m:sub>
              </m:sSub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bSup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</m:t>
              </m:r>
              <m:r>
                <m:rPr>
                  <m:nor/>
                </m:rPr>
                <m:t>20</m:t>
              </m:r>
              <m:r>
                <m:rPr>
                  <m:nor/>
                </m:rPr>
                <m:t xml:space="preserve">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3" w:name="eqn_o20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w:bookmarkEnd w:id="23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3EEC797" w14:textId="3FD76521" w:rsidR="00B85838" w:rsidRDefault="00B85838" w:rsidP="00B8583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>
        <w:rPr>
          <w:rFonts w:hint="eastAsia"/>
        </w:rPr>
        <w:t>trend</w:t>
      </w:r>
      <w:r>
        <w:t xml:space="preserve"> and seasonal series (</w:t>
      </w:r>
      <w:r>
        <w:fldChar w:fldCharType="begin"/>
      </w:r>
      <w:r>
        <w:instrText xml:space="preserve"> REF eqn_o</w:instrText>
      </w:r>
      <w:r w:rsidR="00D02F89">
        <w:instrText>20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20</m:t>
        </m:r>
      </m:oMath>
      <w:r>
        <w:fldChar w:fldCharType="end"/>
      </w:r>
      <w:r>
        <w:t>) can be written as</w:t>
      </w:r>
    </w:p>
    <w:p w14:paraId="6A6BA8C5" w14:textId="2886E3E4" w:rsidR="00B85838" w:rsidRPr="003C678F" w:rsidRDefault="00B85838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0 \h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A27CDDC" w14:textId="6F92FEBB" w:rsidR="009C1BE7" w:rsidRDefault="00F541CA" w:rsidP="009C1BE7">
      <w:pPr>
        <w:pStyle w:val="21"/>
      </w:pPr>
      <w:bookmarkStart w:id="24" w:name="_Toc108714124"/>
      <w:r>
        <w:rPr>
          <w:rFonts w:hint="eastAsia"/>
        </w:rPr>
        <w:t>Experiment</w:t>
      </w:r>
      <w:r>
        <w:t xml:space="preserve"> </w:t>
      </w:r>
      <w:r w:rsidR="002E2597">
        <w:t>s</w:t>
      </w:r>
      <w:r>
        <w:rPr>
          <w:rFonts w:hint="eastAsia"/>
        </w:rPr>
        <w:t>et</w:t>
      </w:r>
      <w:r>
        <w:t>up</w:t>
      </w:r>
      <w:bookmarkEnd w:id="24"/>
    </w:p>
    <w:p w14:paraId="2F9ABDA6" w14:textId="1231CB2E" w:rsidR="00F3084D" w:rsidRDefault="00DB0392" w:rsidP="00516210">
      <w:pPr>
        <w:pStyle w:val="31"/>
      </w:pPr>
      <w:bookmarkStart w:id="25" w:name="_Toc108714125"/>
      <w:r>
        <w:t>I</w:t>
      </w:r>
      <w:r w:rsidR="00516210" w:rsidRPr="00516210">
        <w:t>dealized time series</w:t>
      </w:r>
      <w:bookmarkEnd w:id="25"/>
    </w:p>
    <w:p w14:paraId="1596462D" w14:textId="77777777" w:rsidR="00151B23" w:rsidRDefault="00151B23" w:rsidP="00151B23">
      <w:pPr>
        <w:pStyle w:val="a2"/>
      </w:pPr>
      <w:r>
        <w:rPr>
          <w:rFonts w:hint="eastAsia"/>
        </w:rPr>
        <w:t>理想试验，共设置三组：</w:t>
      </w:r>
    </w:p>
    <w:p w14:paraId="410EF34E" w14:textId="77777777" w:rsidR="00151B23" w:rsidRPr="008A52B6" w:rsidRDefault="00151B23" w:rsidP="00151B23">
      <w:pPr>
        <w:pStyle w:val="a2"/>
        <w:ind w:left="420" w:firstLine="0"/>
        <w:rPr>
          <w:bCs/>
        </w:rPr>
      </w:pPr>
      <w:r>
        <w:rPr>
          <w:rFonts w:hint="eastAsia"/>
          <w:bCs/>
        </w:rPr>
        <w:t>1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1</w:t>
      </w:r>
      <w:r w:rsidRPr="008A52B6">
        <w:rPr>
          <w:rFonts w:hint="eastAsia"/>
          <w:bCs/>
        </w:rPr>
        <w:t>组（理想仿真），对多项式</w:t>
      </w:r>
      <w:r w:rsidRPr="008A52B6">
        <w:rPr>
          <w:rFonts w:hint="eastAsia"/>
          <w:bCs/>
        </w:rPr>
        <w:t>t</w:t>
      </w:r>
      <w:r w:rsidRPr="008A52B6">
        <w:rPr>
          <w:bCs/>
        </w:rPr>
        <w:t>rend</w:t>
      </w:r>
      <w:r w:rsidRPr="008A52B6">
        <w:rPr>
          <w:rFonts w:hint="eastAsia"/>
          <w:bCs/>
        </w:rPr>
        <w:t>的次数和余项的敏感性</w:t>
      </w:r>
      <w:r w:rsidRPr="008A52B6">
        <w:rPr>
          <w:bCs/>
        </w:rPr>
        <w:t>.</w:t>
      </w:r>
    </w:p>
    <w:p w14:paraId="7598D1B2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1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2B19C1E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2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.</w:t>
      </w:r>
    </w:p>
    <w:p w14:paraId="72BEE783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3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20C48AC6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2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2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trend</w:t>
      </w:r>
      <w:r w:rsidRPr="008A52B6">
        <w:rPr>
          <w:rFonts w:hint="eastAsia"/>
          <w:bCs/>
        </w:rPr>
        <w:t>的增量的敏感性</w:t>
      </w:r>
      <w:r w:rsidRPr="008A52B6">
        <w:rPr>
          <w:rFonts w:hint="eastAsia"/>
          <w:bCs/>
        </w:rPr>
        <w:t>.</w:t>
      </w:r>
    </w:p>
    <w:p w14:paraId="2F0C93FD" w14:textId="68E1811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rPr>
          <w:rFonts w:hint="eastAsia"/>
        </w:rPr>
        <w:t>.</w:t>
      </w:r>
    </w:p>
    <w:p w14:paraId="10962462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4</w:t>
      </w:r>
      <w:r w:rsidRPr="008A52B6">
        <w:rPr>
          <w:rFonts w:hint="eastAsia"/>
        </w:rPr>
        <w:t>）</w:t>
      </w:r>
      <w:r w:rsidRPr="008A52B6">
        <w:rPr>
          <w:rFonts w:hint="eastAsia"/>
          <w:u w:val="single"/>
        </w:rPr>
        <w:t>剧烈的</w:t>
      </w:r>
      <w:r w:rsidRPr="008A52B6">
        <w:rPr>
          <w:rFonts w:hint="eastAsia"/>
        </w:rPr>
        <w:t>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6AFE846A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3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3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s</w:t>
      </w:r>
      <w:r w:rsidRPr="008A52B6">
        <w:rPr>
          <w:bCs/>
        </w:rPr>
        <w:t>easonal cycle</w:t>
      </w:r>
      <w:r w:rsidRPr="008A52B6">
        <w:rPr>
          <w:rFonts w:hint="eastAsia"/>
          <w:bCs/>
        </w:rPr>
        <w:t>的解释方差的敏感性</w:t>
      </w:r>
      <w:r w:rsidRPr="008A52B6">
        <w:rPr>
          <w:rFonts w:hint="eastAsia"/>
          <w:bCs/>
        </w:rPr>
        <w:t>.</w:t>
      </w:r>
    </w:p>
    <w:p w14:paraId="412AB4EB" w14:textId="72F34198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t>.</w:t>
      </w:r>
    </w:p>
    <w:p w14:paraId="764B3966" w14:textId="7D6CCAA2" w:rsidR="0023023E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5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 xml:space="preserve">rend + </w:t>
      </w:r>
      <w:r w:rsidR="00C85C24">
        <w:rPr>
          <w:rFonts w:hint="eastAsia"/>
          <w:u w:val="single"/>
        </w:rPr>
        <w:t>小</w:t>
      </w:r>
      <w:r w:rsidRPr="008A52B6">
        <w:rPr>
          <w:rFonts w:hint="eastAsia"/>
          <w:u w:val="single"/>
        </w:rPr>
        <w:t>幅度的</w:t>
      </w:r>
      <w:r w:rsidRPr="008A52B6">
        <w:t>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732ED918" w14:textId="48D4717D" w:rsidR="00CC0B20" w:rsidRDefault="00DB0392" w:rsidP="00CC0B20">
      <w:pPr>
        <w:pStyle w:val="31"/>
      </w:pPr>
      <w:bookmarkStart w:id="26" w:name="_Toc108714126"/>
      <w:r>
        <w:t>R</w:t>
      </w:r>
      <w:r w:rsidR="00CC0B20" w:rsidRPr="00CC0B20">
        <w:t>eal</w:t>
      </w:r>
      <w:r w:rsidR="00C35572">
        <w:t xml:space="preserve"> </w:t>
      </w:r>
      <w:r w:rsidR="00CC0B20" w:rsidRPr="00CC0B20">
        <w:t>time</w:t>
      </w:r>
      <w:r w:rsidR="00C35572">
        <w:t>-</w:t>
      </w:r>
      <w:r w:rsidR="00CC0B20" w:rsidRPr="00CC0B20">
        <w:t>indices</w:t>
      </w:r>
      <w:bookmarkEnd w:id="26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6C74D373" w:rsidR="00666E87" w:rsidRDefault="00F456F5" w:rsidP="00A5021A">
      <w:pPr>
        <w:pStyle w:val="21"/>
      </w:pPr>
      <w:bookmarkStart w:id="27" w:name="_Toc108714127"/>
      <w:r w:rsidRPr="00F456F5">
        <w:lastRenderedPageBreak/>
        <w:t xml:space="preserve">Assessment </w:t>
      </w:r>
      <w:r w:rsidR="002E2597">
        <w:t>m</w:t>
      </w:r>
      <w:r w:rsidRPr="00F456F5">
        <w:t>ethodology</w:t>
      </w:r>
      <w:bookmarkEnd w:id="27"/>
    </w:p>
    <w:p w14:paraId="4C351F5E" w14:textId="689DE370" w:rsidR="00A5021A" w:rsidRDefault="00DB0392" w:rsidP="003124C1">
      <w:pPr>
        <w:pStyle w:val="31"/>
      </w:pPr>
      <w:bookmarkStart w:id="28" w:name="_Toc108714128"/>
      <w:r>
        <w:t>I</w:t>
      </w:r>
      <w:r w:rsidR="003124C1" w:rsidRPr="00516210">
        <w:t>dealized time series</w:t>
      </w:r>
      <w:bookmarkEnd w:id="28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2CF73661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</w:t>
      </w:r>
      <w:r w:rsidR="00794676">
        <w:rPr>
          <w:rFonts w:hint="eastAsia"/>
        </w:rPr>
        <w:t>（</w:t>
      </w:r>
      <w:r w:rsidR="00CA3975">
        <w:rPr>
          <w:rFonts w:hint="eastAsia"/>
        </w:rPr>
        <w:t>或，</w:t>
      </w:r>
      <w:r w:rsidR="00794676">
        <w:rPr>
          <w:rFonts w:hint="eastAsia"/>
        </w:rPr>
        <w:t>气候平均态）</w:t>
      </w:r>
      <w:r w:rsidR="000133F3">
        <w:rPr>
          <w:rFonts w:hint="eastAsia"/>
        </w:rPr>
        <w:t>对“真实”余项</w:t>
      </w:r>
      <w:r w:rsidR="00CA3975">
        <w:rPr>
          <w:rFonts w:hint="eastAsia"/>
        </w:rPr>
        <w:t>（或，气候平均态）</w:t>
      </w:r>
      <w:r w:rsidR="000133F3">
        <w:rPr>
          <w:rFonts w:hint="eastAsia"/>
        </w:rPr>
        <w:t>的</w:t>
      </w:r>
      <w:r w:rsidR="00D04645">
        <w:rPr>
          <w:rFonts w:hint="eastAsia"/>
        </w:rPr>
        <w:t>样本相关系数</w:t>
      </w:r>
      <w:r w:rsidR="00D04645">
        <w:rPr>
          <w:rFonts w:hint="eastAsia"/>
        </w:rPr>
        <w:t>(</w:t>
      </w:r>
      <w:r w:rsidR="00D04645">
        <w:t xml:space="preserve">sample Pearson </w:t>
      </w:r>
      <w:r w:rsidR="00D04645">
        <w:rPr>
          <w:rFonts w:hint="eastAsia"/>
        </w:rPr>
        <w:t>c</w:t>
      </w:r>
      <w:r w:rsidR="00D04645" w:rsidRPr="00440E61">
        <w:t>orrelation coefficient</w:t>
      </w:r>
      <w:r w:rsidR="00D04645">
        <w:t>, CC)</w:t>
      </w:r>
      <w:r w:rsidR="00D04645">
        <w:rPr>
          <w:rFonts w:hint="eastAsia"/>
        </w:rPr>
        <w:t>和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F2C63">
        <w:rPr>
          <w:rFonts w:hint="eastAsia"/>
        </w:rPr>
        <w:t>(</w:t>
      </w:r>
      <w:r w:rsidR="00DF2C63">
        <w:t xml:space="preserve">sample </w:t>
      </w:r>
      <w:r w:rsidR="00B74FE8">
        <w:rPr>
          <w:rFonts w:hint="eastAsia"/>
        </w:rPr>
        <w:t>roo</w:t>
      </w:r>
      <w:r w:rsidR="00B74FE8">
        <w:t>t m</w:t>
      </w:r>
      <w:r w:rsidR="00B74FE8" w:rsidRPr="00B74FE8">
        <w:t xml:space="preserve">ean </w:t>
      </w:r>
      <w:r w:rsidR="00B74FE8">
        <w:t>s</w:t>
      </w:r>
      <w:r w:rsidR="00B74FE8" w:rsidRPr="00B74FE8">
        <w:t xml:space="preserve">quare </w:t>
      </w:r>
      <w:r w:rsidR="00B74FE8">
        <w:t>e</w:t>
      </w:r>
      <w:r w:rsidR="00B74FE8" w:rsidRPr="00B74FE8">
        <w:t>rror</w:t>
      </w:r>
      <w:r w:rsidR="00B74FE8">
        <w:t>, RMSE</w:t>
      </w:r>
      <w:r w:rsidR="00DF2C63">
        <w:t>)</w:t>
      </w:r>
      <w:r w:rsidR="00D84143">
        <w:rPr>
          <w:rFonts w:hint="eastAsia"/>
        </w:rPr>
        <w:t>.</w:t>
      </w:r>
    </w:p>
    <w:p w14:paraId="2DFDDA0F" w14:textId="29563790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</w:t>
      </w:r>
      <w:proofErr w:type="gramStart"/>
      <w:r>
        <w:rPr>
          <w:rFonts w:hint="eastAsia"/>
        </w:rPr>
        <w:t>平均态对“真实”</w:t>
      </w:r>
      <w:proofErr w:type="gramEnd"/>
      <w:r>
        <w:rPr>
          <w:rFonts w:hint="eastAsia"/>
        </w:rPr>
        <w:t>原始序列的样本相关</w:t>
      </w:r>
      <w:r w:rsidR="00920812">
        <w:rPr>
          <w:rFonts w:hint="eastAsia"/>
        </w:rPr>
        <w:t>系数</w:t>
      </w:r>
      <w:r w:rsidR="00C03F25">
        <w:rPr>
          <w:rFonts w:hint="eastAsia"/>
        </w:rPr>
        <w:t>和样本均方误差</w:t>
      </w:r>
      <w:r>
        <w:rPr>
          <w:rFonts w:hint="eastAsia"/>
        </w:rPr>
        <w:t>.</w:t>
      </w:r>
    </w:p>
    <w:p w14:paraId="41D97F0C" w14:textId="0753033B" w:rsidR="0029591F" w:rsidRDefault="0029591F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 w:rsidR="00F7315D">
        <w:rPr>
          <w:rFonts w:hint="eastAsia"/>
        </w:rPr>
        <w:t>(</w:t>
      </w:r>
      <w:r w:rsidR="00C54A1E">
        <w:t>c</w:t>
      </w:r>
      <w:r w:rsidR="00F7315D" w:rsidRPr="00F7315D">
        <w:t>ross-validated mean squared</w:t>
      </w:r>
      <w:r w:rsidR="00C54A1E">
        <w:t xml:space="preserve"> e</w:t>
      </w:r>
      <w:r w:rsidR="00F7315D" w:rsidRPr="00F7315D">
        <w:t>rror</w:t>
      </w:r>
      <w:r w:rsidR="008F5725">
        <w:t xml:space="preserve">, </w:t>
      </w:r>
      <w:r w:rsidR="00B45302">
        <w:t>CVE</w:t>
      </w:r>
      <w:r w:rsidR="00F7315D">
        <w:t>)</w:t>
      </w:r>
      <w:r>
        <w:rPr>
          <w:rFonts w:hint="eastAsia"/>
        </w:rPr>
        <w:t>.</w:t>
      </w:r>
      <w:r>
        <w:t xml:space="preserve"> </w:t>
      </w:r>
      <w:r w:rsidR="000238BA">
        <w:t>CVE</w:t>
      </w:r>
      <w:r w:rsidR="000238BA">
        <w:rPr>
          <w:rFonts w:hint="eastAsia"/>
        </w:rPr>
        <w:t>定义为：</w:t>
      </w:r>
      <w:r w:rsidR="00D64BA3">
        <w:rPr>
          <w:rFonts w:hint="eastAsia"/>
        </w:rPr>
        <w:t>将</w:t>
      </w:r>
      <w:r w:rsidR="00131AB5">
        <w:rPr>
          <w:rFonts w:hint="eastAsia"/>
        </w:rPr>
        <w:t>原始序列中的</w:t>
      </w:r>
      <w:r w:rsidR="00656146">
        <w:rPr>
          <w:rFonts w:hint="eastAsia"/>
        </w:rPr>
        <w:t>第</w:t>
      </w:r>
      <w:proofErr w:type="spellStart"/>
      <w:r w:rsidR="00656146" w:rsidRPr="00656146">
        <w:rPr>
          <w:rFonts w:hint="eastAsia"/>
          <w:i/>
        </w:rPr>
        <w:t>i</w:t>
      </w:r>
      <w:proofErr w:type="spellEnd"/>
      <w:proofErr w:type="gramStart"/>
      <w:r w:rsidR="00656146">
        <w:rPr>
          <w:rFonts w:hint="eastAsia"/>
        </w:rPr>
        <w:t>年</w:t>
      </w:r>
      <w:r w:rsidR="00B01646">
        <w:rPr>
          <w:rFonts w:hint="eastAsia"/>
        </w:rPr>
        <w:t>数据</w:t>
      </w:r>
      <w:proofErr w:type="gramEnd"/>
      <w:r w:rsidR="00E91D1E">
        <w:rPr>
          <w:rFonts w:hint="eastAsia"/>
        </w:rPr>
        <w:t>作为测试集，其余作为训</w:t>
      </w:r>
      <w:bookmarkStart w:id="29" w:name="_GoBack"/>
      <w:bookmarkEnd w:id="29"/>
      <w:r w:rsidR="00E91D1E">
        <w:rPr>
          <w:rFonts w:hint="eastAsia"/>
        </w:rPr>
        <w:t>练集</w:t>
      </w:r>
      <w:r w:rsidR="009A6F42">
        <w:rPr>
          <w:rFonts w:hint="eastAsia"/>
        </w:rPr>
        <w:t>，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</w:t>
      </w:r>
      <w:proofErr w:type="gramStart"/>
      <w:r w:rsidR="003A1974">
        <w:rPr>
          <w:rFonts w:hint="eastAsia"/>
        </w:rPr>
        <w:t>平均态</w:t>
      </w:r>
      <w:r w:rsidR="00F4784E">
        <w:rPr>
          <w:rFonts w:hint="eastAsia"/>
        </w:rPr>
        <w:t>对真</w:t>
      </w:r>
      <w:proofErr w:type="gramEnd"/>
      <w:r w:rsidR="00F4784E">
        <w:rPr>
          <w:rFonts w:hint="eastAsia"/>
        </w:rPr>
        <w:t>实气候平均态的</w:t>
      </w:r>
      <w:r w:rsidR="00B3565B">
        <w:rPr>
          <w:rFonts w:hint="eastAsia"/>
        </w:rPr>
        <w:t>平</w:t>
      </w:r>
      <w:r w:rsidR="00F4784E">
        <w:rPr>
          <w:rFonts w:hint="eastAsia"/>
        </w:rPr>
        <w:t>方误差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所有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重复</w:t>
      </w:r>
      <w:r w:rsidR="00342B67">
        <w:rPr>
          <w:rFonts w:hint="eastAsia"/>
        </w:rPr>
        <w:t>执行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的平均值</w:t>
      </w:r>
      <w:r w:rsidR="009A6F42">
        <w:rPr>
          <w:rFonts w:hint="eastAsia"/>
        </w:rPr>
        <w:t>.</w:t>
      </w:r>
    </w:p>
    <w:p w14:paraId="00644223" w14:textId="453F865D" w:rsidR="005F1455" w:rsidRDefault="00DB0392" w:rsidP="005F1455">
      <w:pPr>
        <w:pStyle w:val="31"/>
      </w:pPr>
      <w:bookmarkStart w:id="30" w:name="_Toc108714129"/>
      <w:r>
        <w:t>R</w:t>
      </w:r>
      <w:r w:rsidR="00C53553" w:rsidRPr="00CC0B20">
        <w:t>eal</w:t>
      </w:r>
      <w:r w:rsidR="00C53553">
        <w:t xml:space="preserve"> </w:t>
      </w:r>
      <w:r w:rsidR="00C53553" w:rsidRPr="00CC0B20">
        <w:t>time</w:t>
      </w:r>
      <w:r w:rsidR="00C53553">
        <w:t>-</w:t>
      </w:r>
      <w:r w:rsidR="00C53553" w:rsidRPr="00CC0B20">
        <w:t>indices</w:t>
      </w:r>
      <w:bookmarkEnd w:id="30"/>
    </w:p>
    <w:p w14:paraId="41B8BF98" w14:textId="543EA13E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</w:t>
      </w:r>
      <w:r w:rsidR="00D26C14">
        <w:rPr>
          <w:rFonts w:hint="eastAsia"/>
        </w:rPr>
        <w:t>应</w:t>
      </w:r>
      <w:r w:rsidR="0045536C">
        <w:rPr>
          <w:rFonts w:hint="eastAsia"/>
        </w:rPr>
        <w:t>最小</w:t>
      </w:r>
      <w:proofErr w:type="gramStart"/>
      <w:r w:rsidR="0045536C">
        <w:rPr>
          <w:rFonts w:hint="eastAsia"/>
        </w:rPr>
        <w:t>化总体</w:t>
      </w:r>
      <w:proofErr w:type="gramEnd"/>
      <w:r w:rsidR="0045536C">
        <w:rPr>
          <w:rFonts w:hint="eastAsia"/>
        </w:rPr>
        <w:t>均方误差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01BCA75C" w14:textId="45F6F12A" w:rsidR="00DF173C" w:rsidRPr="00DF173C" w:rsidRDefault="00DF173C" w:rsidP="00961E55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4</w:t>
      </w:r>
      <w:r>
        <w:rPr>
          <w:rFonts w:hint="eastAsia"/>
        </w:rPr>
        <w:t>：</w:t>
      </w:r>
      <w:r w:rsidR="00401BC0">
        <w:rPr>
          <w:rFonts w:hint="eastAsia"/>
        </w:rPr>
        <w:t>输出的气候</w:t>
      </w:r>
      <w:proofErr w:type="gramStart"/>
      <w:r w:rsidR="00401BC0">
        <w:rPr>
          <w:rFonts w:hint="eastAsia"/>
        </w:rPr>
        <w:t>平均态对原</w:t>
      </w:r>
      <w:proofErr w:type="gramEnd"/>
      <w:r w:rsidR="00401BC0">
        <w:rPr>
          <w:rFonts w:hint="eastAsia"/>
        </w:rPr>
        <w:t>时间序列的</w:t>
      </w:r>
      <w:r w:rsidR="006D4D2B">
        <w:rPr>
          <w:rFonts w:hint="eastAsia"/>
        </w:rPr>
        <w:t>样本相关系数和</w:t>
      </w:r>
      <w:r w:rsidR="00C022F0">
        <w:rPr>
          <w:rFonts w:hint="eastAsia"/>
        </w:rPr>
        <w:t>样本</w:t>
      </w:r>
      <w:r>
        <w:rPr>
          <w:rFonts w:hint="eastAsia"/>
        </w:rPr>
        <w:t>均方误差</w:t>
      </w:r>
      <w:r>
        <w:rPr>
          <w:rFonts w:hint="eastAsia"/>
        </w:rPr>
        <w:t>.</w:t>
      </w:r>
    </w:p>
    <w:p w14:paraId="5ACA6069" w14:textId="452C2039" w:rsidR="00961E55" w:rsidRDefault="005D657A" w:rsidP="00961E55">
      <w:pPr>
        <w:pStyle w:val="a2"/>
      </w:pPr>
      <w:r>
        <w:rPr>
          <w:rFonts w:hint="eastAsia"/>
        </w:rPr>
        <w:t>指标</w:t>
      </w:r>
      <w:r w:rsidR="00DF173C">
        <w:t>5</w:t>
      </w:r>
      <w:r>
        <w:rPr>
          <w:rFonts w:hint="eastAsia"/>
        </w:rPr>
        <w:t>：</w:t>
      </w:r>
      <w:r w:rsidR="008811A2">
        <w:rPr>
          <w:rFonts w:hint="eastAsia"/>
        </w:rPr>
        <w:t>输出的气候</w:t>
      </w:r>
      <w:proofErr w:type="gramStart"/>
      <w:r w:rsidR="008811A2">
        <w:rPr>
          <w:rFonts w:hint="eastAsia"/>
        </w:rPr>
        <w:t>平均态对原</w:t>
      </w:r>
      <w:proofErr w:type="gramEnd"/>
      <w:r w:rsidR="008811A2">
        <w:rPr>
          <w:rFonts w:hint="eastAsia"/>
        </w:rPr>
        <w:t>时间序列的</w:t>
      </w:r>
      <w:r>
        <w:rPr>
          <w:rFonts w:hint="eastAsia"/>
        </w:rPr>
        <w:t>交叉验证误差</w:t>
      </w:r>
      <w:r w:rsidR="008811A2">
        <w:rPr>
          <w:rFonts w:hint="eastAsia"/>
        </w:rPr>
        <w:t>CVE</w:t>
      </w:r>
      <w:r>
        <w:rPr>
          <w:rFonts w:hint="eastAsia"/>
        </w:rPr>
        <w:t>.</w:t>
      </w:r>
      <w:r w:rsidR="008811A2">
        <w:t xml:space="preserve"> </w:t>
      </w:r>
      <w:r w:rsidR="008811A2">
        <w:rPr>
          <w:rFonts w:hint="eastAsia"/>
        </w:rPr>
        <w:t>CVE</w:t>
      </w:r>
      <w:r w:rsidR="00B80F42">
        <w:rPr>
          <w:rFonts w:hint="eastAsia"/>
        </w:rPr>
        <w:t>的</w:t>
      </w:r>
      <w:r w:rsidR="008811A2">
        <w:rPr>
          <w:rFonts w:hint="eastAsia"/>
        </w:rPr>
        <w:t>定义类比指标</w:t>
      </w:r>
      <w:r w:rsidR="008811A2">
        <w:rPr>
          <w:rFonts w:hint="eastAsia"/>
        </w:rPr>
        <w:t>3</w:t>
      </w:r>
      <w:r w:rsidR="008811A2">
        <w:t>.</w:t>
      </w:r>
    </w:p>
    <w:p w14:paraId="5F54C896" w14:textId="5B2ED285" w:rsidR="00482DF8" w:rsidRDefault="00482DF8" w:rsidP="00482DF8">
      <w:pPr>
        <w:pStyle w:val="1"/>
        <w:spacing w:before="156" w:after="156"/>
      </w:pPr>
      <w:bookmarkStart w:id="31" w:name="_Toc108714130"/>
      <w:r>
        <w:rPr>
          <w:rFonts w:hint="eastAsia"/>
        </w:rPr>
        <w:t>R</w:t>
      </w:r>
      <w:r>
        <w:t>esults</w:t>
      </w:r>
      <w:bookmarkEnd w:id="31"/>
    </w:p>
    <w:p w14:paraId="2E4F2D48" w14:textId="10E30F2F" w:rsidR="00AD6148" w:rsidRDefault="00AD6148" w:rsidP="00AD6148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结果图</w:t>
      </w:r>
      <w:r w:rsidR="00F42F79">
        <w:rPr>
          <w:rFonts w:hint="eastAsia"/>
        </w:rPr>
        <w:t xml:space="preserve"> </w:t>
      </w:r>
      <w:r>
        <w:rPr>
          <w:rFonts w:hint="eastAsia"/>
        </w:rPr>
        <w:t>+</w:t>
      </w:r>
      <w:r w:rsidR="00F42F79">
        <w:t xml:space="preserve"> </w:t>
      </w:r>
      <w:r>
        <w:rPr>
          <w:rFonts w:hint="eastAsia"/>
        </w:rPr>
        <w:t>分析</w:t>
      </w:r>
      <w:r>
        <w:t>]</w:t>
      </w:r>
    </w:p>
    <w:p w14:paraId="71CA28C8" w14:textId="172C0284" w:rsidR="00CB0F0A" w:rsidRDefault="00CB0F0A" w:rsidP="00CB0F0A">
      <w:pPr>
        <w:pStyle w:val="21"/>
      </w:pPr>
      <w:bookmarkStart w:id="32" w:name="_Toc108714131"/>
      <w:r>
        <w:rPr>
          <w:rFonts w:hint="eastAsia"/>
        </w:rPr>
        <w:lastRenderedPageBreak/>
        <w:t>I</w:t>
      </w:r>
      <w:r w:rsidRPr="00516210">
        <w:t xml:space="preserve">dealized </w:t>
      </w:r>
      <w:r w:rsidR="005F090A">
        <w:rPr>
          <w:rFonts w:hint="eastAsia"/>
        </w:rPr>
        <w:t>exp</w:t>
      </w:r>
      <w:r w:rsidR="005F090A">
        <w:t>eriments</w:t>
      </w:r>
      <w:bookmarkEnd w:id="32"/>
    </w:p>
    <w:p w14:paraId="0E694C5C" w14:textId="1E35B34A" w:rsidR="00677607" w:rsidRPr="00677607" w:rsidRDefault="00DB0392" w:rsidP="00677607">
      <w:pPr>
        <w:pStyle w:val="31"/>
      </w:pPr>
      <w:bookmarkStart w:id="33" w:name="_Toc108714132"/>
      <w:r>
        <w:t>C</w:t>
      </w:r>
      <w:r w:rsidR="003B4874">
        <w:t>lassical de</w:t>
      </w:r>
      <w:r w:rsidR="00677607">
        <w:t>composition results</w:t>
      </w:r>
      <w:bookmarkEnd w:id="33"/>
    </w:p>
    <w:p w14:paraId="1611B0AE" w14:textId="500A5AC0" w:rsidR="00006A98" w:rsidRDefault="00D91864" w:rsidP="00006A9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5884DB5" wp14:editId="0D84D808">
            <wp:extent cx="5058410" cy="3885565"/>
            <wp:effectExtent l="0" t="0" r="889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4693" w14:textId="7C1DCAE0" w:rsidR="00D91864" w:rsidRDefault="001F7A57" w:rsidP="006E13D3">
      <w:pPr>
        <w:pStyle w:val="afd"/>
        <w:spacing w:after="156"/>
      </w:pPr>
      <w:r>
        <w:rPr>
          <w:rFonts w:hint="eastAsia"/>
        </w:rPr>
        <w:t>图</w:t>
      </w:r>
      <w:r w:rsidR="006E13D3">
        <w:fldChar w:fldCharType="begin"/>
      </w:r>
      <w:r w:rsidR="006E13D3">
        <w:instrText xml:space="preserve"> </w:instrText>
      </w:r>
      <w:r w:rsidR="006E13D3">
        <w:rPr>
          <w:rFonts w:hint="eastAsia"/>
        </w:rPr>
        <w:instrText>SEQ Figure \* ARABIC</w:instrText>
      </w:r>
      <w:r w:rsidR="006E13D3">
        <w:instrText xml:space="preserve"> </w:instrText>
      </w:r>
      <w:r w:rsidR="006E13D3">
        <w:fldChar w:fldCharType="separate"/>
      </w:r>
      <w:r w:rsidR="00D435D0">
        <w:rPr>
          <w:noProof/>
        </w:rPr>
        <w:t>1</w:t>
      </w:r>
      <w:r w:rsidR="006E13D3">
        <w:fldChar w:fldCharType="end"/>
      </w:r>
      <w:r w:rsidR="006E13D3"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. </w:t>
      </w:r>
      <w:r w:rsidR="00BC33E0">
        <w:rPr>
          <w:rFonts w:hint="eastAsia"/>
        </w:rPr>
        <w:t>理想时间序列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由</w:t>
      </w:r>
      <w:r w:rsidR="00E435B5">
        <w:rPr>
          <w:rFonts w:hint="eastAsia"/>
        </w:rPr>
        <w:t>线性</w:t>
      </w:r>
      <w:r w:rsidR="00456A5C">
        <w:rPr>
          <w:rFonts w:hint="eastAsia"/>
        </w:rPr>
        <w:t>趋势、以</w:t>
      </w:r>
      <w:r w:rsidR="00456A5C">
        <w:t>12</w:t>
      </w:r>
      <w:r w:rsidR="00456A5C">
        <w:rPr>
          <w:rFonts w:hint="eastAsia"/>
        </w:rPr>
        <w:t>个月为周期的</w:t>
      </w:r>
      <w:r w:rsidR="00456A5C">
        <w:t>seasonal components</w:t>
      </w:r>
      <w:r w:rsidR="00456A5C">
        <w:rPr>
          <w:rFonts w:hint="eastAsia"/>
        </w:rPr>
        <w:t>和</w:t>
      </w:r>
      <w:r w:rsidR="00456A5C">
        <w:rPr>
          <w:rFonts w:hint="eastAsia"/>
        </w:rPr>
        <w:t>Gauss</w:t>
      </w:r>
      <w:r w:rsidR="00456A5C">
        <w:t xml:space="preserve">ian </w:t>
      </w:r>
      <w:r w:rsidR="00456A5C">
        <w:rPr>
          <w:rFonts w:hint="eastAsia"/>
        </w:rPr>
        <w:t>noise</w:t>
      </w:r>
      <w:r w:rsidR="00456A5C">
        <w:rPr>
          <w:rFonts w:hint="eastAsia"/>
        </w:rPr>
        <w:t>组成</w:t>
      </w:r>
      <w:r w:rsidR="00BC33E0">
        <w:rPr>
          <w:rFonts w:hint="eastAsia"/>
        </w:rPr>
        <w:t>，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中</w:t>
      </w:r>
      <w:r w:rsidR="00BC33E0">
        <w:rPr>
          <w:rFonts w:hint="eastAsia"/>
        </w:rPr>
        <w:t>红</w:t>
      </w:r>
      <w:proofErr w:type="gramStart"/>
      <w:r w:rsidR="00BC33E0">
        <w:rPr>
          <w:rFonts w:hint="eastAsia"/>
        </w:rPr>
        <w:t>线</w:t>
      </w:r>
      <w:r w:rsidR="00456A5C">
        <w:rPr>
          <w:rFonts w:hint="eastAsia"/>
        </w:rPr>
        <w:t>展示</w:t>
      </w:r>
      <w:proofErr w:type="gramEnd"/>
      <w:r w:rsidR="00915402">
        <w:rPr>
          <w:rFonts w:hint="eastAsia"/>
        </w:rPr>
        <w:t>其</w:t>
      </w:r>
      <w:r w:rsidR="00BC33E0">
        <w:rPr>
          <w:rFonts w:hint="eastAsia"/>
        </w:rPr>
        <w:t>t</w:t>
      </w:r>
      <w:r w:rsidR="00BC33E0">
        <w:t>rend</w:t>
      </w:r>
      <w:r w:rsidR="00BC33E0">
        <w:rPr>
          <w:rFonts w:hint="eastAsia"/>
        </w:rPr>
        <w:t>分量</w:t>
      </w:r>
      <w:r w:rsidR="00BC33E0">
        <w:rPr>
          <w:rFonts w:hint="eastAsia"/>
        </w:rPr>
        <w:t>.</w:t>
      </w:r>
      <w:r w:rsidR="002E4A1E">
        <w:t xml:space="preserve"> </w:t>
      </w:r>
      <w:r w:rsidR="00E9295A">
        <w:rPr>
          <w:rFonts w:hint="eastAsia"/>
        </w:rPr>
        <w:t>用三类方法分解出的</w:t>
      </w:r>
      <w:r w:rsidR="00E9295A">
        <w:rPr>
          <w:rFonts w:hint="eastAsia"/>
        </w:rPr>
        <w:t>t</w:t>
      </w:r>
      <w:r w:rsidR="00E9295A">
        <w:t>rend</w:t>
      </w:r>
      <w:r w:rsidR="00E9295A">
        <w:rPr>
          <w:rFonts w:hint="eastAsia"/>
        </w:rPr>
        <w:t>分量示于</w:t>
      </w:r>
      <w:r w:rsidR="00E9295A">
        <w:rPr>
          <w:rFonts w:hint="eastAsia"/>
        </w:rPr>
        <w:t>(</w:t>
      </w:r>
      <w:r w:rsidR="00E9295A">
        <w:t>b)</w:t>
      </w:r>
      <w:r w:rsidR="00AD3140">
        <w:rPr>
          <w:rFonts w:hint="eastAsia"/>
        </w:rPr>
        <w:t>，</w:t>
      </w:r>
      <w:r w:rsidR="00CF57A7">
        <w:rPr>
          <w:rFonts w:hint="eastAsia"/>
        </w:rPr>
        <w:t>Residual</w:t>
      </w:r>
      <w:r w:rsidR="00CF57A7">
        <w:rPr>
          <w:rFonts w:hint="eastAsia"/>
        </w:rPr>
        <w:t>分量示于</w:t>
      </w:r>
      <w:r w:rsidR="00CF57A7">
        <w:rPr>
          <w:rFonts w:hint="eastAsia"/>
        </w:rPr>
        <w:t>(</w:t>
      </w:r>
      <w:r w:rsidR="00CF57A7">
        <w:t>c)</w:t>
      </w:r>
      <w:r w:rsidR="00CF57A7">
        <w:rPr>
          <w:rFonts w:hint="eastAsia"/>
        </w:rPr>
        <w:t>，</w:t>
      </w:r>
      <w:r w:rsidR="00CF57A7">
        <w:rPr>
          <w:rFonts w:hint="eastAsia"/>
        </w:rPr>
        <w:t>s</w:t>
      </w:r>
      <w:r w:rsidR="00CF57A7">
        <w:t>easonal components</w:t>
      </w:r>
      <w:r w:rsidR="00CF57A7">
        <w:rPr>
          <w:rFonts w:hint="eastAsia"/>
        </w:rPr>
        <w:t>示于</w:t>
      </w:r>
      <w:r w:rsidR="00CF57A7">
        <w:rPr>
          <w:rFonts w:hint="eastAsia"/>
        </w:rPr>
        <w:t>(</w:t>
      </w:r>
      <w:r w:rsidR="00CF57A7">
        <w:t>d).</w:t>
      </w:r>
    </w:p>
    <w:p w14:paraId="5A05D712" w14:textId="47B4208B" w:rsidR="00394C5F" w:rsidRDefault="0023630B" w:rsidP="00394C5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7DC3885" wp14:editId="792CFD58">
            <wp:extent cx="5058410" cy="3885565"/>
            <wp:effectExtent l="0" t="0" r="889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EE638" w14:textId="6C36A2F5" w:rsidR="0023630B" w:rsidRDefault="00820D8D" w:rsidP="0023630B">
      <w:pPr>
        <w:pStyle w:val="afd"/>
        <w:spacing w:after="156"/>
      </w:pPr>
      <w:bookmarkStart w:id="34" w:name="_Hlk10829657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2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E64ED">
        <w:t>2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E64ED">
        <w:rPr>
          <w:rFonts w:hint="eastAsia"/>
        </w:rPr>
        <w:t>二次</w:t>
      </w:r>
      <w:r w:rsidR="0099732B">
        <w:rPr>
          <w:rFonts w:hint="eastAsia"/>
        </w:rPr>
        <w:t>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>
        <w:rPr>
          <w:rFonts w:hint="eastAsia"/>
        </w:rPr>
        <w:t>Gauss</w:t>
      </w:r>
      <w:r>
        <w:t xml:space="preserve">ian </w:t>
      </w:r>
      <w:r>
        <w:rPr>
          <w:rFonts w:hint="eastAsia"/>
        </w:rPr>
        <w:t>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 w:rsidR="0056154E">
        <w:rPr>
          <w:rFonts w:hint="eastAsia"/>
        </w:rPr>
        <w:t>r</w:t>
      </w:r>
      <w:r>
        <w:rPr>
          <w:rFonts w:hint="eastAsia"/>
        </w:rPr>
        <w:t>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  <w:bookmarkEnd w:id="34"/>
    </w:p>
    <w:p w14:paraId="64515F91" w14:textId="21F405B5" w:rsidR="0023630B" w:rsidRDefault="001E2A73" w:rsidP="00394C5F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B1112FF" wp14:editId="76BFAFD8">
            <wp:extent cx="5058928" cy="3883922"/>
            <wp:effectExtent l="0" t="0" r="8890" b="2540"/>
            <wp:docPr id="3" name="图片 3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deal_2_1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BBAB6" w14:textId="3843723F" w:rsidR="001E2A73" w:rsidRDefault="001E2A73" w:rsidP="001E2A7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3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3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32264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 w:rsidR="00EA3B06">
        <w:rPr>
          <w:rFonts w:hint="eastAsia"/>
        </w:rPr>
        <w:lastRenderedPageBreak/>
        <w:t>以</w:t>
      </w:r>
      <w:r w:rsidR="00EA3B06">
        <w:rPr>
          <w:rFonts w:hint="eastAsia"/>
        </w:rPr>
        <w:t>4</w:t>
      </w:r>
      <w:r w:rsidR="00EA3B06">
        <w:t>.3</w:t>
      </w:r>
      <w:r w:rsidR="00EA3B06">
        <w:rPr>
          <w:rFonts w:hint="eastAsia"/>
        </w:rPr>
        <w:t>年为周期的</w:t>
      </w:r>
      <w:r w:rsidR="00EA3B06">
        <w:rPr>
          <w:rFonts w:hint="eastAsia"/>
        </w:rPr>
        <w:t>i</w:t>
      </w:r>
      <w:r w:rsidR="00EA3B06">
        <w:t>nter-annual</w:t>
      </w:r>
      <w:r w:rsidR="00EA3B06">
        <w:rPr>
          <w:rFonts w:hint="eastAsia"/>
        </w:rPr>
        <w:t>变率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8D5F07" w14:textId="28AEB551" w:rsidR="00D33164" w:rsidRDefault="00D33164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17EF5624" wp14:editId="188BDBEF">
            <wp:extent cx="5058928" cy="3883922"/>
            <wp:effectExtent l="0" t="0" r="8890" b="2540"/>
            <wp:docPr id="4" name="图片 4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deal_2_2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ED8EC" w14:textId="12397E26" w:rsidR="00D33164" w:rsidRPr="0023630B" w:rsidRDefault="00D33164" w:rsidP="00D3316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4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4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DC0B6A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6EAE14" w14:textId="2F132C2F" w:rsidR="00D33164" w:rsidRDefault="001B49BE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0D06896C" wp14:editId="37D12F06">
            <wp:extent cx="5058928" cy="3883922"/>
            <wp:effectExtent l="0" t="0" r="8890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deal_3_1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BA121" w14:textId="091026BD" w:rsidR="001B49BE" w:rsidRPr="0023630B" w:rsidRDefault="001B49BE" w:rsidP="001B49BE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5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5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311A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 w:rsidR="0073098F">
        <w:rPr>
          <w:rFonts w:hint="eastAsia"/>
        </w:rPr>
        <w:t>、</w:t>
      </w:r>
      <w:r>
        <w:rPr>
          <w:rFonts w:hint="eastAsia"/>
        </w:rPr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</w:t>
      </w:r>
      <w:r w:rsidR="0073098F">
        <w:rPr>
          <w:rFonts w:hint="eastAsia"/>
        </w:rPr>
        <w:t>和</w:t>
      </w:r>
      <w:r w:rsidR="008D3F99">
        <w:rPr>
          <w:rFonts w:hint="eastAsia"/>
        </w:rPr>
        <w:t>Gaussian</w:t>
      </w:r>
      <w:r w:rsidR="008D3F99"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D92CAE3" w14:textId="7BABC9B7" w:rsidR="001B49BE" w:rsidRDefault="00671619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71620E6" wp14:editId="023EFDAA">
            <wp:extent cx="5058928" cy="3883922"/>
            <wp:effectExtent l="0" t="0" r="8890" b="2540"/>
            <wp:docPr id="6" name="图片 6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deal_3_2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BF8AF" w14:textId="326EEEC2" w:rsidR="00671619" w:rsidRPr="0023630B" w:rsidRDefault="00671619" w:rsidP="00671619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6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B4F1F">
        <w:t>6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二次多项式趋势、以</w:t>
      </w:r>
      <w:r>
        <w:t>12</w:t>
      </w:r>
      <w:r>
        <w:rPr>
          <w:rFonts w:hint="eastAsia"/>
        </w:rPr>
        <w:t>个月为周期的</w:t>
      </w:r>
      <w:r>
        <w:t xml:space="preserve">seasonal </w:t>
      </w:r>
      <w:r>
        <w:lastRenderedPageBreak/>
        <w:t>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866677F" w14:textId="1DF6F702" w:rsidR="00671619" w:rsidRDefault="0079175C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2E5048F7" wp14:editId="1258D3BD">
            <wp:extent cx="5058928" cy="3883922"/>
            <wp:effectExtent l="0" t="0" r="889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deal_4_1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41A77" w14:textId="6ABEBA7B" w:rsidR="0079175C" w:rsidRPr="0023630B" w:rsidRDefault="0079175C" w:rsidP="0079175C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7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7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495C27">
        <w:rPr>
          <w:rFonts w:hint="eastAsia"/>
        </w:rPr>
        <w:t>剧烈的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66ED787" w14:textId="464B2FEB" w:rsidR="0079175C" w:rsidRDefault="00B94E53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283CDD15" wp14:editId="43CDC215">
            <wp:extent cx="5058928" cy="3883922"/>
            <wp:effectExtent l="0" t="0" r="8890" b="2540"/>
            <wp:docPr id="8" name="图片 8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deal_4_2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68D84" w14:textId="224BF9F9" w:rsidR="00B94E53" w:rsidRPr="0023630B" w:rsidRDefault="008735C3" w:rsidP="00B94E5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8</w:t>
      </w:r>
      <w:r>
        <w:fldChar w:fldCharType="end"/>
      </w:r>
      <w:r w:rsidR="00B94E53">
        <w:t xml:space="preserve">  </w:t>
      </w:r>
      <w:r w:rsidR="00B94E53">
        <w:rPr>
          <w:rFonts w:hint="eastAsia"/>
        </w:rPr>
        <w:t>理想试验</w:t>
      </w:r>
      <w:r w:rsidR="00B94E53">
        <w:rPr>
          <w:rFonts w:hint="eastAsia"/>
        </w:rPr>
        <w:t>C</w:t>
      </w:r>
      <w:r w:rsidR="00B94E53">
        <w:t xml:space="preserve">ase 8. </w:t>
      </w:r>
      <w:r w:rsidR="00B94E53">
        <w:rPr>
          <w:rFonts w:hint="eastAsia"/>
        </w:rPr>
        <w:t>理想时间序列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由剧烈的二次多项式趋势、以</w:t>
      </w:r>
      <w:r w:rsidR="00B94E53">
        <w:t>12</w:t>
      </w:r>
      <w:r w:rsidR="00B94E53">
        <w:rPr>
          <w:rFonts w:hint="eastAsia"/>
        </w:rPr>
        <w:t>个月为周期的</w:t>
      </w:r>
      <w:r w:rsidR="00B94E53">
        <w:t>seasonal components</w:t>
      </w:r>
      <w:r w:rsidR="00B94E53">
        <w:rPr>
          <w:rFonts w:hint="eastAsia"/>
        </w:rPr>
        <w:t>、以</w:t>
      </w:r>
      <w:r w:rsidR="00B94E53">
        <w:rPr>
          <w:rFonts w:hint="eastAsia"/>
        </w:rPr>
        <w:t>4</w:t>
      </w:r>
      <w:r w:rsidR="00B94E53">
        <w:t>.3</w:t>
      </w:r>
      <w:r w:rsidR="00B94E53">
        <w:rPr>
          <w:rFonts w:hint="eastAsia"/>
        </w:rPr>
        <w:t>年为周期的</w:t>
      </w:r>
      <w:r w:rsidR="00B94E53">
        <w:rPr>
          <w:rFonts w:hint="eastAsia"/>
        </w:rPr>
        <w:t>i</w:t>
      </w:r>
      <w:r w:rsidR="00B94E53">
        <w:t>nter-annual</w:t>
      </w:r>
      <w:r w:rsidR="00B94E53">
        <w:rPr>
          <w:rFonts w:hint="eastAsia"/>
        </w:rPr>
        <w:t>变率和</w:t>
      </w:r>
      <w:r w:rsidR="00B94E53">
        <w:rPr>
          <w:rFonts w:hint="eastAsia"/>
        </w:rPr>
        <w:t>Gaussian</w:t>
      </w:r>
      <w:r w:rsidR="00B94E53">
        <w:t xml:space="preserve"> noise</w:t>
      </w:r>
      <w:r w:rsidR="00B94E53">
        <w:rPr>
          <w:rFonts w:hint="eastAsia"/>
        </w:rPr>
        <w:t>组成，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中红</w:t>
      </w:r>
      <w:proofErr w:type="gramStart"/>
      <w:r w:rsidR="00B94E53">
        <w:rPr>
          <w:rFonts w:hint="eastAsia"/>
        </w:rPr>
        <w:t>线展示</w:t>
      </w:r>
      <w:proofErr w:type="gramEnd"/>
      <w:r w:rsidR="00B94E53">
        <w:rPr>
          <w:rFonts w:hint="eastAsia"/>
        </w:rPr>
        <w:t>其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</w:t>
      </w:r>
      <w:r w:rsidR="00B94E53">
        <w:rPr>
          <w:rFonts w:hint="eastAsia"/>
        </w:rPr>
        <w:t>.</w:t>
      </w:r>
      <w:r w:rsidR="00B94E53">
        <w:t xml:space="preserve"> </w:t>
      </w:r>
      <w:r w:rsidR="00B94E53">
        <w:rPr>
          <w:rFonts w:hint="eastAsia"/>
        </w:rPr>
        <w:t>用三类方法分解出的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b)</w:t>
      </w:r>
      <w:r w:rsidR="00B94E53">
        <w:rPr>
          <w:rFonts w:hint="eastAsia"/>
        </w:rPr>
        <w:t>，</w:t>
      </w:r>
      <w:r w:rsidR="00B94E53">
        <w:rPr>
          <w:rFonts w:hint="eastAsia"/>
        </w:rPr>
        <w:t>residual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c)</w:t>
      </w:r>
      <w:r w:rsidR="00B94E53">
        <w:rPr>
          <w:rFonts w:hint="eastAsia"/>
        </w:rPr>
        <w:t>，</w:t>
      </w:r>
      <w:r w:rsidR="00B94E53">
        <w:rPr>
          <w:rFonts w:hint="eastAsia"/>
        </w:rPr>
        <w:t>s</w:t>
      </w:r>
      <w:r w:rsidR="00B94E53">
        <w:t>easonal components</w:t>
      </w:r>
      <w:r w:rsidR="00B94E53">
        <w:rPr>
          <w:rFonts w:hint="eastAsia"/>
        </w:rPr>
        <w:t>示于</w:t>
      </w:r>
      <w:r w:rsidR="00B94E53">
        <w:rPr>
          <w:rFonts w:hint="eastAsia"/>
        </w:rPr>
        <w:t>(</w:t>
      </w:r>
      <w:r w:rsidR="00B94E53">
        <w:t>d).</w:t>
      </w:r>
    </w:p>
    <w:p w14:paraId="4D7A1FCA" w14:textId="2732A650" w:rsidR="00B94E53" w:rsidRDefault="008735C3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3EEAB96F" wp14:editId="527FC1F1">
            <wp:extent cx="5058928" cy="3882779"/>
            <wp:effectExtent l="0" t="0" r="8890" b="3810"/>
            <wp:docPr id="9" name="图片 9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deal_5_1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6F62" w14:textId="23CFC4B2" w:rsidR="008735C3" w:rsidRPr="0023630B" w:rsidRDefault="008735C3" w:rsidP="008735C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9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9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线性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</w:t>
      </w:r>
      <w:r>
        <w:rPr>
          <w:rFonts w:hint="eastAsia"/>
        </w:rPr>
        <w:lastRenderedPageBreak/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D230701" w14:textId="0E065875" w:rsidR="008735C3" w:rsidRDefault="008D2752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75277561" wp14:editId="27B477D7">
            <wp:extent cx="5058928" cy="3882779"/>
            <wp:effectExtent l="0" t="0" r="8890" b="3810"/>
            <wp:docPr id="10" name="图片 10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deal_5_2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5AC24" w14:textId="193AB35E" w:rsidR="008D2752" w:rsidRPr="0023630B" w:rsidRDefault="008D2752" w:rsidP="008D2752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10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0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677AF5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47C3BC6" w14:textId="1435CAC9" w:rsidR="008D2752" w:rsidRDefault="001A15DA" w:rsidP="00AF2D73">
      <w:pPr>
        <w:pStyle w:val="31"/>
      </w:pPr>
      <w:bookmarkStart w:id="35" w:name="_Toc108714133"/>
      <w:r>
        <w:lastRenderedPageBreak/>
        <w:t>C</w:t>
      </w:r>
      <w:r w:rsidR="00AF2D73">
        <w:t>omparison of different methods</w:t>
      </w:r>
      <w:bookmarkEnd w:id="35"/>
    </w:p>
    <w:p w14:paraId="64EBE18B" w14:textId="3B5E8B5E" w:rsidR="00B53C58" w:rsidRDefault="00FC43E4" w:rsidP="00B53C5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3D4CDBAC" wp14:editId="4ADA7F9D">
            <wp:extent cx="4999990" cy="381381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9990" cy="381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8C544" w14:textId="17A1EF22" w:rsidR="00664730" w:rsidRDefault="008E2AA4" w:rsidP="008E2AA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11</w:t>
      </w:r>
      <w:r>
        <w:fldChar w:fldCharType="end"/>
      </w:r>
      <w:r>
        <w:t xml:space="preserve">  </w:t>
      </w:r>
      <w:r w:rsidR="0057473B">
        <w:rPr>
          <w:rFonts w:hint="eastAsia"/>
        </w:rPr>
        <w:t>在理想试验中，三类</w:t>
      </w:r>
      <w:r w:rsidR="0057473B">
        <w:rPr>
          <w:rFonts w:hint="eastAsia"/>
        </w:rPr>
        <w:t>c</w:t>
      </w:r>
      <w:r w:rsidR="0057473B">
        <w:t>lassical decomposition methods</w:t>
      </w:r>
      <w:r w:rsidR="0057473B">
        <w:rPr>
          <w:rFonts w:hint="eastAsia"/>
        </w:rPr>
        <w:t>输出的气候平均</w:t>
      </w:r>
      <w:r w:rsidR="00471B61">
        <w:rPr>
          <w:rFonts w:hint="eastAsia"/>
        </w:rPr>
        <w:t>态</w:t>
      </w:r>
      <w:r w:rsidR="00A96D22">
        <w:rPr>
          <w:rFonts w:hint="eastAsia"/>
        </w:rPr>
        <w:t>（</w:t>
      </w:r>
      <w:r w:rsidR="00A96D22">
        <w:rPr>
          <w:rFonts w:hint="eastAsia"/>
        </w:rPr>
        <w:t>t</w:t>
      </w:r>
      <w:r w:rsidR="00A96D22">
        <w:t>rend + seasonal components</w:t>
      </w:r>
      <w:r w:rsidR="00A96D22">
        <w:rPr>
          <w:rFonts w:hint="eastAsia"/>
        </w:rPr>
        <w:t>）</w:t>
      </w:r>
      <w:r w:rsidR="0057473B">
        <w:rPr>
          <w:rFonts w:hint="eastAsia"/>
        </w:rPr>
        <w:t>对理想</w:t>
      </w:r>
      <w:r w:rsidR="009D43D9">
        <w:rPr>
          <w:rFonts w:hint="eastAsia"/>
        </w:rPr>
        <w:t>时间序列中</w:t>
      </w:r>
      <w:r w:rsidR="0057473B">
        <w:rPr>
          <w:rFonts w:hint="eastAsia"/>
        </w:rPr>
        <w:t>气候平均态</w:t>
      </w:r>
      <w:r w:rsidR="00A762BE">
        <w:rPr>
          <w:rFonts w:hint="eastAsia"/>
        </w:rPr>
        <w:t>的</w:t>
      </w:r>
      <w:r w:rsidR="00EB1794">
        <w:rPr>
          <w:rFonts w:hint="eastAsia"/>
        </w:rPr>
        <w:t>样本</w:t>
      </w:r>
      <w:r w:rsidR="00A762BE">
        <w:rPr>
          <w:rFonts w:hint="eastAsia"/>
        </w:rPr>
        <w:t>均方根误差</w:t>
      </w:r>
      <w:r w:rsidR="00E97889">
        <w:rPr>
          <w:rFonts w:hint="eastAsia"/>
        </w:rPr>
        <w:t>(</w:t>
      </w:r>
      <w:r w:rsidR="00E97889">
        <w:t>RMSE)</w:t>
      </w:r>
      <w:r w:rsidR="00E97889">
        <w:rPr>
          <w:rFonts w:hint="eastAsia"/>
        </w:rPr>
        <w:t>和</w:t>
      </w:r>
      <w:r w:rsidR="00B669B2">
        <w:rPr>
          <w:rFonts w:hint="eastAsia"/>
        </w:rPr>
        <w:t>P</w:t>
      </w:r>
      <w:r w:rsidR="00B669B2">
        <w:t>earson</w:t>
      </w:r>
      <w:r w:rsidR="00B669B2">
        <w:rPr>
          <w:rFonts w:hint="eastAsia"/>
        </w:rPr>
        <w:t>线性相关系数</w:t>
      </w:r>
      <w:r w:rsidR="00B669B2">
        <w:rPr>
          <w:rFonts w:hint="eastAsia"/>
        </w:rPr>
        <w:t>(</w:t>
      </w:r>
      <w:r w:rsidR="00B669B2">
        <w:t>CC).</w:t>
      </w:r>
    </w:p>
    <w:p w14:paraId="1D803396" w14:textId="3EC5ACB2" w:rsidR="00ED57C6" w:rsidRDefault="00ED57C6" w:rsidP="00ED57C6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04A2A3" wp14:editId="30D106E5">
            <wp:extent cx="5001778" cy="3814198"/>
            <wp:effectExtent l="0" t="0" r="889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deal_res2res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4DC32" w14:textId="7D6D0460" w:rsidR="00ED57C6" w:rsidRDefault="00ED57C6" w:rsidP="00ED57C6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12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</w:t>
      </w:r>
      <w:r>
        <w:rPr>
          <w:rFonts w:hint="eastAsia"/>
        </w:rPr>
        <w:t>residual</w:t>
      </w:r>
      <w:r w:rsidR="00676309">
        <w:rPr>
          <w:rFonts w:hint="eastAsia"/>
        </w:rPr>
        <w:t>分量</w:t>
      </w:r>
      <w:r>
        <w:rPr>
          <w:rFonts w:hint="eastAsia"/>
        </w:rPr>
        <w:t>对理想时间序列中</w:t>
      </w:r>
      <w:r>
        <w:rPr>
          <w:rFonts w:hint="eastAsia"/>
        </w:rPr>
        <w:t>r</w:t>
      </w:r>
      <w:r>
        <w:t>esidual</w:t>
      </w:r>
      <w:r>
        <w:rPr>
          <w:rFonts w:hint="eastAsia"/>
        </w:rPr>
        <w:t>分量的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7C5F1F92" w14:textId="40C3F406" w:rsidR="00A637D4" w:rsidRDefault="00A637D4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9031F2" wp14:editId="6735F541">
            <wp:extent cx="5001778" cy="3814199"/>
            <wp:effectExtent l="0" t="0" r="8890" b="0"/>
            <wp:docPr id="13" name="图片 13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deal_cm2raw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52EBC" w14:textId="68C0078E" w:rsidR="00A637D4" w:rsidRDefault="00A637D4" w:rsidP="00A637D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13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</w:t>
      </w:r>
      <w:r w:rsidR="00B530A6">
        <w:rPr>
          <w:rFonts w:hint="eastAsia"/>
        </w:rPr>
        <w:t>时间序列</w:t>
      </w:r>
      <w:r w:rsidR="007C3A34">
        <w:rPr>
          <w:rFonts w:hint="eastAsia"/>
        </w:rPr>
        <w:t>的</w:t>
      </w:r>
      <w:r>
        <w:rPr>
          <w:rFonts w:hint="eastAsia"/>
        </w:rPr>
        <w:t>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3875690A" w14:textId="62CAE426" w:rsidR="00A637D4" w:rsidRDefault="003D6AE9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85119CC" wp14:editId="4F273769">
            <wp:extent cx="5020066" cy="3814199"/>
            <wp:effectExtent l="0" t="0" r="0" b="0"/>
            <wp:docPr id="15" name="图片 15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deal_cross_valid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020066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147B" w14:textId="0663EBE9" w:rsidR="003D6AE9" w:rsidRDefault="003D6AE9" w:rsidP="003D6AE9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D435D0">
        <w:rPr>
          <w:noProof/>
        </w:rPr>
        <w:t>14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 w:rsidR="0036276E">
        <w:rPr>
          <w:rFonts w:hint="eastAsia"/>
        </w:rPr>
        <w:t>(</w:t>
      </w:r>
      <w:r w:rsidR="0036276E">
        <w:t>b)</w:t>
      </w:r>
      <w:r w:rsidR="0036276E">
        <w:rPr>
          <w:rFonts w:hint="eastAsia"/>
        </w:rPr>
        <w:t>及其</w:t>
      </w:r>
      <w:r>
        <w:rPr>
          <w:rFonts w:hint="eastAsia"/>
        </w:rPr>
        <w:t>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08BC4DA" w14:textId="2B7DC966" w:rsidR="00AA0F92" w:rsidRPr="00394C5F" w:rsidRDefault="004549B9" w:rsidP="00AA0F92">
      <w:pPr>
        <w:pStyle w:val="21"/>
      </w:pPr>
      <w:bookmarkStart w:id="36" w:name="_Toc108714134"/>
      <w:r>
        <w:t xml:space="preserve">Classical decomposition of </w:t>
      </w:r>
      <w:r w:rsidR="00167463">
        <w:t xml:space="preserve">several </w:t>
      </w:r>
      <w:r>
        <w:t>r</w:t>
      </w:r>
      <w:r w:rsidR="00AA0F92">
        <w:t>eal time-indices</w:t>
      </w:r>
      <w:bookmarkEnd w:id="36"/>
    </w:p>
    <w:p w14:paraId="35502F68" w14:textId="41B029DF" w:rsidR="00066FCD" w:rsidRDefault="00E16562" w:rsidP="00066FCD">
      <w:pPr>
        <w:pStyle w:val="1"/>
        <w:spacing w:before="156" w:after="156"/>
      </w:pPr>
      <w:bookmarkStart w:id="37" w:name="_Toc108714135"/>
      <w:r w:rsidRPr="00E16562">
        <w:t>Conclusions</w:t>
      </w:r>
      <w:bookmarkEnd w:id="37"/>
    </w:p>
    <w:p w14:paraId="4AFFD91D" w14:textId="3FDFC0E4" w:rsidR="0041341E" w:rsidRDefault="005853D3" w:rsidP="00186C48">
      <w:pPr>
        <w:pStyle w:val="a2"/>
      </w:pPr>
      <w:r w:rsidRPr="005853D3">
        <w:rPr>
          <w:rFonts w:hint="eastAsia"/>
        </w:rPr>
        <w:t>本文以三种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季节信号的解释方差小</w:t>
      </w:r>
      <w:r w:rsidR="00461104">
        <w:rPr>
          <w:rFonts w:hint="eastAsia"/>
        </w:rPr>
        <w:t>?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02280E64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</w:t>
      </w:r>
      <w:proofErr w:type="gramStart"/>
      <w:r w:rsidR="00910C34">
        <w:rPr>
          <w:rFonts w:hint="eastAsia"/>
        </w:rPr>
        <w:t>气候态</w:t>
      </w:r>
      <w:r w:rsidR="00A23578">
        <w:rPr>
          <w:rFonts w:hint="eastAsia"/>
        </w:rPr>
        <w:t>各分量</w:t>
      </w:r>
      <w:proofErr w:type="gramEnd"/>
      <w:r w:rsidR="00A23578">
        <w:rPr>
          <w:rFonts w:hint="eastAsia"/>
        </w:rPr>
        <w:t>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38" w:name="_Toc108714136"/>
      <w:r>
        <w:rPr>
          <w:rFonts w:hint="eastAsia"/>
        </w:rPr>
        <w:t>R</w:t>
      </w:r>
      <w:r>
        <w:t>eferences</w:t>
      </w:r>
      <w:bookmarkEnd w:id="38"/>
    </w:p>
    <w:p w14:paraId="3FC73646" w14:textId="5E419508" w:rsidR="00F12F2A" w:rsidRPr="00F12F2A" w:rsidRDefault="00592D47" w:rsidP="00F12F2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9" w:name="_ENREF_1"/>
      <w:r w:rsidR="00F12F2A" w:rsidRPr="00F12F2A">
        <w:t xml:space="preserve">Chen, X., &amp; Li, T. (2021). An Improved Method for Defining Short-Term Climate Anomalies. </w:t>
      </w:r>
      <w:r w:rsidR="00F12F2A" w:rsidRPr="00F12F2A">
        <w:rPr>
          <w:i/>
        </w:rPr>
        <w:t>Journal of Meteorological Research</w:t>
      </w:r>
      <w:r w:rsidR="00F12F2A" w:rsidRPr="00F12F2A">
        <w:t>,</w:t>
      </w:r>
      <w:r w:rsidR="00F12F2A" w:rsidRPr="00F12F2A">
        <w:rPr>
          <w:i/>
        </w:rPr>
        <w:t xml:space="preserve"> 35</w:t>
      </w:r>
      <w:r w:rsidR="00F12F2A" w:rsidRPr="00F12F2A">
        <w:t xml:space="preserve">(6), 1012-1022. </w:t>
      </w:r>
      <w:hyperlink r:id="rId24" w:history="1">
        <w:r w:rsidR="00F12F2A" w:rsidRPr="00F12F2A">
          <w:rPr>
            <w:rStyle w:val="aa"/>
          </w:rPr>
          <w:t>https://doi.org/10.1007/s13351-021-1139-2</w:t>
        </w:r>
      </w:hyperlink>
      <w:r w:rsidR="00F12F2A" w:rsidRPr="00F12F2A">
        <w:t xml:space="preserve"> </w:t>
      </w:r>
      <w:bookmarkEnd w:id="39"/>
    </w:p>
    <w:p w14:paraId="29AE9F13" w14:textId="14FF499F" w:rsidR="00F12F2A" w:rsidRPr="00F12F2A" w:rsidRDefault="00F12F2A" w:rsidP="00F12F2A">
      <w:pPr>
        <w:pStyle w:val="EndNoteBibliography"/>
        <w:ind w:left="400" w:hanging="400"/>
      </w:pPr>
      <w:bookmarkStart w:id="40" w:name="_ENREF_2"/>
      <w:r w:rsidRPr="00F12F2A">
        <w:t xml:space="preserve">Findley, D. F., Monsell, B. C., Bell, W. R., Otto, M. C., &amp; Chen, B.-C. (1998). New Capabilities and Methods of the X-12-ARIMA Seasonal-Adjustment Program. </w:t>
      </w:r>
      <w:r w:rsidRPr="00F12F2A">
        <w:rPr>
          <w:i/>
        </w:rPr>
        <w:t>Journal of Business &amp; Economic Statistics</w:t>
      </w:r>
      <w:r w:rsidRPr="00F12F2A">
        <w:t>,</w:t>
      </w:r>
      <w:r w:rsidRPr="00F12F2A">
        <w:rPr>
          <w:i/>
        </w:rPr>
        <w:t xml:space="preserve"> 16</w:t>
      </w:r>
      <w:r w:rsidRPr="00F12F2A">
        <w:t xml:space="preserve">(2), 127-152. </w:t>
      </w:r>
      <w:hyperlink r:id="rId25" w:history="1">
        <w:r w:rsidRPr="00F12F2A">
          <w:rPr>
            <w:rStyle w:val="aa"/>
          </w:rPr>
          <w:t>https://doi.org/10.1080/07350015.1998.10524743</w:t>
        </w:r>
      </w:hyperlink>
      <w:r w:rsidRPr="00F12F2A">
        <w:t xml:space="preserve"> </w:t>
      </w:r>
      <w:bookmarkEnd w:id="40"/>
    </w:p>
    <w:p w14:paraId="41367E27" w14:textId="20B819F4" w:rsidR="00F12F2A" w:rsidRPr="00F12F2A" w:rsidRDefault="00F12F2A" w:rsidP="00F12F2A">
      <w:pPr>
        <w:pStyle w:val="EndNoteBibliography"/>
        <w:ind w:left="400" w:hanging="400"/>
      </w:pPr>
      <w:bookmarkStart w:id="41" w:name="_ENREF_3"/>
      <w:r w:rsidRPr="00F12F2A">
        <w:t xml:space="preserve">Narapusetty, B., DelSole, T., &amp; Tippett, M. K. (2009). Optimal Estimation of the Climatological Mean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22</w:t>
      </w:r>
      <w:r w:rsidRPr="00F12F2A">
        <w:t xml:space="preserve">(18), 4845-4859. </w:t>
      </w:r>
      <w:hyperlink r:id="rId26" w:history="1">
        <w:r w:rsidRPr="00F12F2A">
          <w:rPr>
            <w:rStyle w:val="aa"/>
          </w:rPr>
          <w:t>https://doi.org/10.1175/2009jcli2944.1</w:t>
        </w:r>
      </w:hyperlink>
      <w:r w:rsidRPr="00F12F2A">
        <w:t xml:space="preserve"> </w:t>
      </w:r>
      <w:bookmarkEnd w:id="41"/>
    </w:p>
    <w:p w14:paraId="734F98EF" w14:textId="51C85A2A" w:rsidR="00F12F2A" w:rsidRPr="00F12F2A" w:rsidRDefault="00F12F2A" w:rsidP="00F12F2A">
      <w:pPr>
        <w:pStyle w:val="EndNoteBibliography"/>
        <w:ind w:left="400" w:hanging="400"/>
      </w:pPr>
      <w:bookmarkStart w:id="42" w:name="_ENREF_4"/>
      <w:r w:rsidRPr="00F12F2A">
        <w:t xml:space="preserve">Pezzulli, S., Stephenson, D. B., &amp; Hannachi, A. (2005). The Variability of Seasonality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18</w:t>
      </w:r>
      <w:r w:rsidRPr="00F12F2A">
        <w:t xml:space="preserve">(1), 71-88. </w:t>
      </w:r>
      <w:hyperlink r:id="rId27" w:history="1">
        <w:r w:rsidRPr="00F12F2A">
          <w:rPr>
            <w:rStyle w:val="aa"/>
          </w:rPr>
          <w:t>https://doi.org/10.1175/jcli-3256.1</w:t>
        </w:r>
      </w:hyperlink>
      <w:r w:rsidRPr="00F12F2A">
        <w:t xml:space="preserve"> </w:t>
      </w:r>
      <w:bookmarkEnd w:id="42"/>
    </w:p>
    <w:p w14:paraId="68F7FBD0" w14:textId="0E37E3C3" w:rsidR="00F12F2A" w:rsidRPr="00F12F2A" w:rsidRDefault="00F12F2A" w:rsidP="00F12F2A">
      <w:pPr>
        <w:pStyle w:val="EndNoteBibliography"/>
        <w:ind w:left="400" w:hanging="400"/>
      </w:pPr>
      <w:bookmarkStart w:id="43" w:name="_ENREF_5"/>
      <w:r w:rsidRPr="00F12F2A">
        <w:t xml:space="preserve">Wu, Z., Huang, N. E., Long, S. R., &amp; Peng, C.-K. (2007). On the trend, detrending, and variability of nonlinear and nonstationary time series. </w:t>
      </w:r>
      <w:r w:rsidRPr="00F12F2A">
        <w:rPr>
          <w:i/>
        </w:rPr>
        <w:t>Proceedings of the National Academy of Sciences</w:t>
      </w:r>
      <w:r w:rsidRPr="00F12F2A">
        <w:t>,</w:t>
      </w:r>
      <w:r w:rsidRPr="00F12F2A">
        <w:rPr>
          <w:i/>
        </w:rPr>
        <w:t xml:space="preserve"> 104</w:t>
      </w:r>
      <w:r w:rsidRPr="00F12F2A">
        <w:t xml:space="preserve">(38), 14889-14894. </w:t>
      </w:r>
      <w:hyperlink r:id="rId28" w:history="1">
        <w:r w:rsidRPr="00F12F2A">
          <w:rPr>
            <w:rStyle w:val="aa"/>
          </w:rPr>
          <w:t>https://doi.org/10.1073/pnas.0701020104</w:t>
        </w:r>
      </w:hyperlink>
      <w:r w:rsidRPr="00F12F2A">
        <w:t xml:space="preserve"> </w:t>
      </w:r>
      <w:bookmarkEnd w:id="43"/>
    </w:p>
    <w:p w14:paraId="5DD8FFD7" w14:textId="6CB4A3AC" w:rsidR="003352B7" w:rsidRDefault="00592D47" w:rsidP="0026677E">
      <w:pPr>
        <w:pStyle w:val="a2"/>
        <w:ind w:firstLine="0"/>
      </w:pPr>
      <w:r>
        <w:fldChar w:fldCharType="end"/>
      </w:r>
    </w:p>
    <w:sectPr w:rsidR="003352B7" w:rsidSect="002077EF">
      <w:headerReference w:type="default" r:id="rId29"/>
      <w:footerReference w:type="default" r:id="rId30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992592C" w14:textId="77777777" w:rsidR="00A33443" w:rsidRDefault="00A33443" w:rsidP="00E26F2C">
      <w:r>
        <w:separator/>
      </w:r>
    </w:p>
  </w:endnote>
  <w:endnote w:type="continuationSeparator" w:id="0">
    <w:p w14:paraId="1B34D79A" w14:textId="77777777" w:rsidR="00A33443" w:rsidRDefault="00A33443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  <w:embedRegular r:id="rId1" w:subsetted="1" w:fontKey="{AD96B0C8-D667-4451-8C08-A5D57142F301}"/>
    <w:embedBold r:id="rId2" w:subsetted="1" w:fontKey="{A377C3F8-F4B1-452D-8629-31E58BC3D7EB}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3" w:fontKey="{51A64F20-FE13-424E-83F4-5836B87193D6}"/>
    <w:embedItalic r:id="rId4" w:fontKey="{AA3E43EA-72D3-4338-AD55-6E484B3B129B}"/>
    <w:embedBoldItalic r:id="rId5" w:fontKey="{453B0A60-DB01-4C33-84E6-5CB1829E7F8B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31AB1995" w:rsidR="00BD619A" w:rsidRPr="00C2554F" w:rsidRDefault="00BD619A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14 12:4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24CF289D" w:rsidR="00BD619A" w:rsidRPr="00C2554F" w:rsidRDefault="00BD619A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534409">
      <w:rPr>
        <w:rFonts w:ascii="Times New Roman" w:eastAsia="宋体" w:hAnsi="Times New Roman" w:cs="Times New Roman"/>
        <w:b/>
        <w:noProof/>
      </w:rPr>
      <w:instrText>20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534409">
      <w:rPr>
        <w:rFonts w:ascii="Times New Roman" w:eastAsia="宋体" w:hAnsi="Times New Roman" w:cs="Times New Roman"/>
        <w:b/>
        <w:noProof/>
      </w:rPr>
      <w:t>18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14 12:4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193533F" w14:textId="77777777" w:rsidR="00A33443" w:rsidRDefault="00A33443" w:rsidP="00E26F2C">
      <w:r>
        <w:separator/>
      </w:r>
    </w:p>
  </w:footnote>
  <w:footnote w:type="continuationSeparator" w:id="0">
    <w:p w14:paraId="49430287" w14:textId="77777777" w:rsidR="00A33443" w:rsidRDefault="00A33443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BD619A" w:rsidRPr="00943C60" w:rsidRDefault="00BD619A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0" name="图片 30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D619A" w:rsidRDefault="00BD619A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BD619A" w:rsidRPr="00E26F2C" w:rsidRDefault="00BD619A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BD619A" w:rsidRPr="00943C60" w:rsidRDefault="00BD619A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2" name="图片 3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BD619A" w:rsidRDefault="00BD619A" w:rsidP="00E26F2C">
    <w:pPr>
      <w:pStyle w:val="a6"/>
      <w:rPr>
        <w:rFonts w:ascii="Times New Roman" w:eastAsia="宋体" w:hAnsi="Times New Roman" w:cs="Times New Roman"/>
      </w:rPr>
    </w:pPr>
  </w:p>
  <w:p w14:paraId="5784E72A" w14:textId="513DCC19" w:rsidR="00BD619A" w:rsidRPr="00E26F2C" w:rsidRDefault="00BD619A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embedTrueTypeFont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D93D45"/>
    <w:rsid w:val="0000071C"/>
    <w:rsid w:val="00000728"/>
    <w:rsid w:val="00002B90"/>
    <w:rsid w:val="00003375"/>
    <w:rsid w:val="00003C9D"/>
    <w:rsid w:val="00003DA5"/>
    <w:rsid w:val="000044AC"/>
    <w:rsid w:val="000055A6"/>
    <w:rsid w:val="000059E0"/>
    <w:rsid w:val="00005A9A"/>
    <w:rsid w:val="00006895"/>
    <w:rsid w:val="00006A98"/>
    <w:rsid w:val="00007514"/>
    <w:rsid w:val="000122DD"/>
    <w:rsid w:val="00012E75"/>
    <w:rsid w:val="000133F3"/>
    <w:rsid w:val="0001428C"/>
    <w:rsid w:val="00014831"/>
    <w:rsid w:val="000153AC"/>
    <w:rsid w:val="00020554"/>
    <w:rsid w:val="00020D3E"/>
    <w:rsid w:val="00021436"/>
    <w:rsid w:val="00022D3D"/>
    <w:rsid w:val="000238BA"/>
    <w:rsid w:val="00024249"/>
    <w:rsid w:val="0002489E"/>
    <w:rsid w:val="000253C8"/>
    <w:rsid w:val="00025833"/>
    <w:rsid w:val="00027177"/>
    <w:rsid w:val="000279A8"/>
    <w:rsid w:val="00034195"/>
    <w:rsid w:val="0003615E"/>
    <w:rsid w:val="00036FE4"/>
    <w:rsid w:val="00037ACE"/>
    <w:rsid w:val="00041CE7"/>
    <w:rsid w:val="00042BED"/>
    <w:rsid w:val="0004405E"/>
    <w:rsid w:val="00045EF0"/>
    <w:rsid w:val="00046418"/>
    <w:rsid w:val="00046BA2"/>
    <w:rsid w:val="00050484"/>
    <w:rsid w:val="00053C0F"/>
    <w:rsid w:val="000547B5"/>
    <w:rsid w:val="000555E3"/>
    <w:rsid w:val="00055CC1"/>
    <w:rsid w:val="00055E79"/>
    <w:rsid w:val="00056D54"/>
    <w:rsid w:val="00057098"/>
    <w:rsid w:val="00057986"/>
    <w:rsid w:val="00060796"/>
    <w:rsid w:val="0006115C"/>
    <w:rsid w:val="00061624"/>
    <w:rsid w:val="00062095"/>
    <w:rsid w:val="00064137"/>
    <w:rsid w:val="00065940"/>
    <w:rsid w:val="00066FCD"/>
    <w:rsid w:val="00070B1B"/>
    <w:rsid w:val="00071F64"/>
    <w:rsid w:val="000763C0"/>
    <w:rsid w:val="00085E08"/>
    <w:rsid w:val="00085F10"/>
    <w:rsid w:val="0008604F"/>
    <w:rsid w:val="000871EA"/>
    <w:rsid w:val="0008769E"/>
    <w:rsid w:val="00087DCF"/>
    <w:rsid w:val="000900F4"/>
    <w:rsid w:val="00091561"/>
    <w:rsid w:val="00092708"/>
    <w:rsid w:val="00095A93"/>
    <w:rsid w:val="00097C5F"/>
    <w:rsid w:val="000A0CED"/>
    <w:rsid w:val="000A21EB"/>
    <w:rsid w:val="000A2C34"/>
    <w:rsid w:val="000A39B8"/>
    <w:rsid w:val="000A4BB4"/>
    <w:rsid w:val="000A4C1A"/>
    <w:rsid w:val="000A5BB0"/>
    <w:rsid w:val="000A7270"/>
    <w:rsid w:val="000A7945"/>
    <w:rsid w:val="000B058F"/>
    <w:rsid w:val="000B0CC5"/>
    <w:rsid w:val="000B1AD0"/>
    <w:rsid w:val="000B357B"/>
    <w:rsid w:val="000B3AA3"/>
    <w:rsid w:val="000B42CC"/>
    <w:rsid w:val="000B4964"/>
    <w:rsid w:val="000B49CF"/>
    <w:rsid w:val="000B58C5"/>
    <w:rsid w:val="000B71F3"/>
    <w:rsid w:val="000C3A40"/>
    <w:rsid w:val="000C4F5F"/>
    <w:rsid w:val="000C506B"/>
    <w:rsid w:val="000C515B"/>
    <w:rsid w:val="000C5641"/>
    <w:rsid w:val="000C5F70"/>
    <w:rsid w:val="000C68A1"/>
    <w:rsid w:val="000C6D8D"/>
    <w:rsid w:val="000C7A18"/>
    <w:rsid w:val="000D264E"/>
    <w:rsid w:val="000D3586"/>
    <w:rsid w:val="000D42D2"/>
    <w:rsid w:val="000D6A7D"/>
    <w:rsid w:val="000D7F53"/>
    <w:rsid w:val="000E0AF6"/>
    <w:rsid w:val="000E1701"/>
    <w:rsid w:val="000E1913"/>
    <w:rsid w:val="000E2D58"/>
    <w:rsid w:val="000E34D5"/>
    <w:rsid w:val="000E3ECD"/>
    <w:rsid w:val="000E499A"/>
    <w:rsid w:val="000E5400"/>
    <w:rsid w:val="000E604A"/>
    <w:rsid w:val="000E61E9"/>
    <w:rsid w:val="000E6985"/>
    <w:rsid w:val="000F0537"/>
    <w:rsid w:val="000F4087"/>
    <w:rsid w:val="000F46A5"/>
    <w:rsid w:val="000F6B36"/>
    <w:rsid w:val="00100521"/>
    <w:rsid w:val="001020F4"/>
    <w:rsid w:val="0010215F"/>
    <w:rsid w:val="00102236"/>
    <w:rsid w:val="0010529D"/>
    <w:rsid w:val="001109FE"/>
    <w:rsid w:val="00111199"/>
    <w:rsid w:val="00113349"/>
    <w:rsid w:val="001160A1"/>
    <w:rsid w:val="00117F17"/>
    <w:rsid w:val="001217EE"/>
    <w:rsid w:val="00121ABA"/>
    <w:rsid w:val="00122092"/>
    <w:rsid w:val="00122562"/>
    <w:rsid w:val="00122BC6"/>
    <w:rsid w:val="00123357"/>
    <w:rsid w:val="001249AE"/>
    <w:rsid w:val="00124AEA"/>
    <w:rsid w:val="00124E99"/>
    <w:rsid w:val="001263AA"/>
    <w:rsid w:val="00130B86"/>
    <w:rsid w:val="001319D6"/>
    <w:rsid w:val="00131AB5"/>
    <w:rsid w:val="00133F88"/>
    <w:rsid w:val="001347DF"/>
    <w:rsid w:val="001357F2"/>
    <w:rsid w:val="001358A9"/>
    <w:rsid w:val="00135EAA"/>
    <w:rsid w:val="001363CC"/>
    <w:rsid w:val="00137C52"/>
    <w:rsid w:val="0014349E"/>
    <w:rsid w:val="00144958"/>
    <w:rsid w:val="00144E10"/>
    <w:rsid w:val="0014601E"/>
    <w:rsid w:val="0015094A"/>
    <w:rsid w:val="00151844"/>
    <w:rsid w:val="00151B23"/>
    <w:rsid w:val="00152326"/>
    <w:rsid w:val="0015311C"/>
    <w:rsid w:val="001552D2"/>
    <w:rsid w:val="001552F1"/>
    <w:rsid w:val="0015550B"/>
    <w:rsid w:val="00155C3E"/>
    <w:rsid w:val="00157A33"/>
    <w:rsid w:val="00157F9D"/>
    <w:rsid w:val="00161075"/>
    <w:rsid w:val="00161B5F"/>
    <w:rsid w:val="00162891"/>
    <w:rsid w:val="001646C5"/>
    <w:rsid w:val="00164A5E"/>
    <w:rsid w:val="00164A97"/>
    <w:rsid w:val="00164D92"/>
    <w:rsid w:val="00166DC6"/>
    <w:rsid w:val="00167417"/>
    <w:rsid w:val="00167463"/>
    <w:rsid w:val="00167AE3"/>
    <w:rsid w:val="0017033C"/>
    <w:rsid w:val="001713D1"/>
    <w:rsid w:val="001743A2"/>
    <w:rsid w:val="00177C29"/>
    <w:rsid w:val="001808C5"/>
    <w:rsid w:val="001818CF"/>
    <w:rsid w:val="00181E2F"/>
    <w:rsid w:val="001826F7"/>
    <w:rsid w:val="001828B6"/>
    <w:rsid w:val="00185651"/>
    <w:rsid w:val="00185EFD"/>
    <w:rsid w:val="00186A76"/>
    <w:rsid w:val="00186C48"/>
    <w:rsid w:val="00186CC5"/>
    <w:rsid w:val="0018767C"/>
    <w:rsid w:val="001876A4"/>
    <w:rsid w:val="00190363"/>
    <w:rsid w:val="00192EAD"/>
    <w:rsid w:val="00193106"/>
    <w:rsid w:val="0019577D"/>
    <w:rsid w:val="0019667C"/>
    <w:rsid w:val="00196BC4"/>
    <w:rsid w:val="00196DEC"/>
    <w:rsid w:val="0019726F"/>
    <w:rsid w:val="00197340"/>
    <w:rsid w:val="001A15DA"/>
    <w:rsid w:val="001A391E"/>
    <w:rsid w:val="001A7CA3"/>
    <w:rsid w:val="001B06EC"/>
    <w:rsid w:val="001B1F7A"/>
    <w:rsid w:val="001B47FF"/>
    <w:rsid w:val="001B49BE"/>
    <w:rsid w:val="001B6C6A"/>
    <w:rsid w:val="001B76A9"/>
    <w:rsid w:val="001B7830"/>
    <w:rsid w:val="001B7AC9"/>
    <w:rsid w:val="001C1202"/>
    <w:rsid w:val="001C2A48"/>
    <w:rsid w:val="001C2C33"/>
    <w:rsid w:val="001C2E3D"/>
    <w:rsid w:val="001C3EF4"/>
    <w:rsid w:val="001C5909"/>
    <w:rsid w:val="001C5CA6"/>
    <w:rsid w:val="001C7031"/>
    <w:rsid w:val="001C7053"/>
    <w:rsid w:val="001D008B"/>
    <w:rsid w:val="001D1ABC"/>
    <w:rsid w:val="001D25BC"/>
    <w:rsid w:val="001D3B1A"/>
    <w:rsid w:val="001D3F09"/>
    <w:rsid w:val="001D516D"/>
    <w:rsid w:val="001D7774"/>
    <w:rsid w:val="001E073F"/>
    <w:rsid w:val="001E2A73"/>
    <w:rsid w:val="001E32C2"/>
    <w:rsid w:val="001E35B5"/>
    <w:rsid w:val="001E3961"/>
    <w:rsid w:val="001E4278"/>
    <w:rsid w:val="001E470C"/>
    <w:rsid w:val="001E4EF3"/>
    <w:rsid w:val="001E58FC"/>
    <w:rsid w:val="001E59A7"/>
    <w:rsid w:val="001E5BBD"/>
    <w:rsid w:val="001E5F40"/>
    <w:rsid w:val="001F1BF0"/>
    <w:rsid w:val="001F37E7"/>
    <w:rsid w:val="001F3BF3"/>
    <w:rsid w:val="001F3DE9"/>
    <w:rsid w:val="001F58E8"/>
    <w:rsid w:val="001F6CB2"/>
    <w:rsid w:val="001F7A57"/>
    <w:rsid w:val="002001B5"/>
    <w:rsid w:val="00202C48"/>
    <w:rsid w:val="00202C59"/>
    <w:rsid w:val="00203103"/>
    <w:rsid w:val="00204081"/>
    <w:rsid w:val="00204EDB"/>
    <w:rsid w:val="00205A87"/>
    <w:rsid w:val="00206B2E"/>
    <w:rsid w:val="0020753D"/>
    <w:rsid w:val="002077CF"/>
    <w:rsid w:val="002077EF"/>
    <w:rsid w:val="00210041"/>
    <w:rsid w:val="00211625"/>
    <w:rsid w:val="0021194A"/>
    <w:rsid w:val="00212AD9"/>
    <w:rsid w:val="00212B01"/>
    <w:rsid w:val="00212C19"/>
    <w:rsid w:val="00213961"/>
    <w:rsid w:val="00216235"/>
    <w:rsid w:val="00216F8A"/>
    <w:rsid w:val="00217163"/>
    <w:rsid w:val="00220382"/>
    <w:rsid w:val="00224259"/>
    <w:rsid w:val="002248E8"/>
    <w:rsid w:val="0022541D"/>
    <w:rsid w:val="0022756C"/>
    <w:rsid w:val="0023023E"/>
    <w:rsid w:val="00230C5E"/>
    <w:rsid w:val="002323F0"/>
    <w:rsid w:val="00232972"/>
    <w:rsid w:val="00234E56"/>
    <w:rsid w:val="0023630B"/>
    <w:rsid w:val="002363A2"/>
    <w:rsid w:val="00241507"/>
    <w:rsid w:val="0024297B"/>
    <w:rsid w:val="002434CA"/>
    <w:rsid w:val="002460DA"/>
    <w:rsid w:val="0024767C"/>
    <w:rsid w:val="00251379"/>
    <w:rsid w:val="0025298D"/>
    <w:rsid w:val="00253547"/>
    <w:rsid w:val="0025404E"/>
    <w:rsid w:val="0025532D"/>
    <w:rsid w:val="0025666A"/>
    <w:rsid w:val="00263054"/>
    <w:rsid w:val="00264886"/>
    <w:rsid w:val="00265A3B"/>
    <w:rsid w:val="0026677E"/>
    <w:rsid w:val="00267F66"/>
    <w:rsid w:val="0027005F"/>
    <w:rsid w:val="00272F9C"/>
    <w:rsid w:val="002746DC"/>
    <w:rsid w:val="00275B31"/>
    <w:rsid w:val="00281BC9"/>
    <w:rsid w:val="002822A9"/>
    <w:rsid w:val="0028294B"/>
    <w:rsid w:val="00283647"/>
    <w:rsid w:val="0028773F"/>
    <w:rsid w:val="0029001E"/>
    <w:rsid w:val="00291961"/>
    <w:rsid w:val="00291BCA"/>
    <w:rsid w:val="0029249F"/>
    <w:rsid w:val="0029300A"/>
    <w:rsid w:val="00293D98"/>
    <w:rsid w:val="00294D57"/>
    <w:rsid w:val="002958CE"/>
    <w:rsid w:val="0029591F"/>
    <w:rsid w:val="00295F21"/>
    <w:rsid w:val="002A2054"/>
    <w:rsid w:val="002A27B2"/>
    <w:rsid w:val="002A3CB9"/>
    <w:rsid w:val="002A4496"/>
    <w:rsid w:val="002A4515"/>
    <w:rsid w:val="002A67DC"/>
    <w:rsid w:val="002A7BD2"/>
    <w:rsid w:val="002B049A"/>
    <w:rsid w:val="002B076B"/>
    <w:rsid w:val="002B1A3A"/>
    <w:rsid w:val="002C046C"/>
    <w:rsid w:val="002C1238"/>
    <w:rsid w:val="002C1951"/>
    <w:rsid w:val="002C19CE"/>
    <w:rsid w:val="002C1BD4"/>
    <w:rsid w:val="002C312A"/>
    <w:rsid w:val="002C3CA5"/>
    <w:rsid w:val="002C405D"/>
    <w:rsid w:val="002C4748"/>
    <w:rsid w:val="002C5244"/>
    <w:rsid w:val="002C527B"/>
    <w:rsid w:val="002C59E0"/>
    <w:rsid w:val="002C76D8"/>
    <w:rsid w:val="002C7921"/>
    <w:rsid w:val="002D0696"/>
    <w:rsid w:val="002D071B"/>
    <w:rsid w:val="002D08C0"/>
    <w:rsid w:val="002D1710"/>
    <w:rsid w:val="002D2351"/>
    <w:rsid w:val="002D4D51"/>
    <w:rsid w:val="002D587D"/>
    <w:rsid w:val="002E2597"/>
    <w:rsid w:val="002E2C50"/>
    <w:rsid w:val="002E4A1E"/>
    <w:rsid w:val="002E5A30"/>
    <w:rsid w:val="002E66E7"/>
    <w:rsid w:val="002F055A"/>
    <w:rsid w:val="002F0D2B"/>
    <w:rsid w:val="002F10F2"/>
    <w:rsid w:val="002F13A3"/>
    <w:rsid w:val="002F3559"/>
    <w:rsid w:val="002F4794"/>
    <w:rsid w:val="002F5B36"/>
    <w:rsid w:val="002F700C"/>
    <w:rsid w:val="002F7840"/>
    <w:rsid w:val="002F7908"/>
    <w:rsid w:val="003001F8"/>
    <w:rsid w:val="00300D32"/>
    <w:rsid w:val="00303B15"/>
    <w:rsid w:val="00303B41"/>
    <w:rsid w:val="00304392"/>
    <w:rsid w:val="00305608"/>
    <w:rsid w:val="003124C1"/>
    <w:rsid w:val="00312866"/>
    <w:rsid w:val="00314782"/>
    <w:rsid w:val="003153F4"/>
    <w:rsid w:val="003175D5"/>
    <w:rsid w:val="00317F89"/>
    <w:rsid w:val="00322022"/>
    <w:rsid w:val="0032253C"/>
    <w:rsid w:val="00322641"/>
    <w:rsid w:val="00323949"/>
    <w:rsid w:val="00324602"/>
    <w:rsid w:val="003272B3"/>
    <w:rsid w:val="00327F85"/>
    <w:rsid w:val="00330FFF"/>
    <w:rsid w:val="00331D3B"/>
    <w:rsid w:val="0033216C"/>
    <w:rsid w:val="003352B7"/>
    <w:rsid w:val="00342B67"/>
    <w:rsid w:val="003434B9"/>
    <w:rsid w:val="00343683"/>
    <w:rsid w:val="0034608E"/>
    <w:rsid w:val="00347617"/>
    <w:rsid w:val="003527CF"/>
    <w:rsid w:val="003527D9"/>
    <w:rsid w:val="00357352"/>
    <w:rsid w:val="00361234"/>
    <w:rsid w:val="00361711"/>
    <w:rsid w:val="00361D57"/>
    <w:rsid w:val="00361D60"/>
    <w:rsid w:val="0036276E"/>
    <w:rsid w:val="0036372C"/>
    <w:rsid w:val="00364B9C"/>
    <w:rsid w:val="00365170"/>
    <w:rsid w:val="00365464"/>
    <w:rsid w:val="00365843"/>
    <w:rsid w:val="00366025"/>
    <w:rsid w:val="00367212"/>
    <w:rsid w:val="00370C4E"/>
    <w:rsid w:val="003713B1"/>
    <w:rsid w:val="0037173A"/>
    <w:rsid w:val="00372F44"/>
    <w:rsid w:val="003754D2"/>
    <w:rsid w:val="00375708"/>
    <w:rsid w:val="003760EC"/>
    <w:rsid w:val="00377906"/>
    <w:rsid w:val="00377BC1"/>
    <w:rsid w:val="0038145C"/>
    <w:rsid w:val="0038172F"/>
    <w:rsid w:val="003852B7"/>
    <w:rsid w:val="00385573"/>
    <w:rsid w:val="00385DF3"/>
    <w:rsid w:val="003871C1"/>
    <w:rsid w:val="0039147F"/>
    <w:rsid w:val="00391E46"/>
    <w:rsid w:val="00391F4A"/>
    <w:rsid w:val="00394C5F"/>
    <w:rsid w:val="00394F05"/>
    <w:rsid w:val="00395897"/>
    <w:rsid w:val="00395997"/>
    <w:rsid w:val="00396032"/>
    <w:rsid w:val="00396E8D"/>
    <w:rsid w:val="00397641"/>
    <w:rsid w:val="003A04D2"/>
    <w:rsid w:val="003A0AD3"/>
    <w:rsid w:val="003A1974"/>
    <w:rsid w:val="003A340E"/>
    <w:rsid w:val="003A5E86"/>
    <w:rsid w:val="003A5FA8"/>
    <w:rsid w:val="003A67B3"/>
    <w:rsid w:val="003A73C5"/>
    <w:rsid w:val="003B0273"/>
    <w:rsid w:val="003B06BE"/>
    <w:rsid w:val="003B21D6"/>
    <w:rsid w:val="003B264A"/>
    <w:rsid w:val="003B34F1"/>
    <w:rsid w:val="003B3922"/>
    <w:rsid w:val="003B4874"/>
    <w:rsid w:val="003B48E1"/>
    <w:rsid w:val="003B62B0"/>
    <w:rsid w:val="003C152F"/>
    <w:rsid w:val="003C3251"/>
    <w:rsid w:val="003C3609"/>
    <w:rsid w:val="003C3E2F"/>
    <w:rsid w:val="003C52DE"/>
    <w:rsid w:val="003C5B92"/>
    <w:rsid w:val="003C678F"/>
    <w:rsid w:val="003C7CB1"/>
    <w:rsid w:val="003D0361"/>
    <w:rsid w:val="003D0CE0"/>
    <w:rsid w:val="003D216A"/>
    <w:rsid w:val="003D36A5"/>
    <w:rsid w:val="003D3D4E"/>
    <w:rsid w:val="003D4D0E"/>
    <w:rsid w:val="003D4D88"/>
    <w:rsid w:val="003D6AE9"/>
    <w:rsid w:val="003D7E23"/>
    <w:rsid w:val="003E0613"/>
    <w:rsid w:val="003E4412"/>
    <w:rsid w:val="003E5B91"/>
    <w:rsid w:val="003E6583"/>
    <w:rsid w:val="003E70BA"/>
    <w:rsid w:val="003F0F84"/>
    <w:rsid w:val="003F18B6"/>
    <w:rsid w:val="003F2AB5"/>
    <w:rsid w:val="003F2DAD"/>
    <w:rsid w:val="003F2DDF"/>
    <w:rsid w:val="003F3529"/>
    <w:rsid w:val="003F4BE5"/>
    <w:rsid w:val="003F519B"/>
    <w:rsid w:val="003F5A69"/>
    <w:rsid w:val="003F6348"/>
    <w:rsid w:val="003F6EA4"/>
    <w:rsid w:val="003F712B"/>
    <w:rsid w:val="003F78DF"/>
    <w:rsid w:val="003F79F6"/>
    <w:rsid w:val="003F7AB8"/>
    <w:rsid w:val="004001CF"/>
    <w:rsid w:val="0040048B"/>
    <w:rsid w:val="0040066E"/>
    <w:rsid w:val="00401553"/>
    <w:rsid w:val="004018E0"/>
    <w:rsid w:val="00401BC0"/>
    <w:rsid w:val="00402230"/>
    <w:rsid w:val="00402882"/>
    <w:rsid w:val="00404059"/>
    <w:rsid w:val="00404466"/>
    <w:rsid w:val="0041341E"/>
    <w:rsid w:val="0041463B"/>
    <w:rsid w:val="004153ED"/>
    <w:rsid w:val="004173B3"/>
    <w:rsid w:val="004214E4"/>
    <w:rsid w:val="00422FCB"/>
    <w:rsid w:val="0042572A"/>
    <w:rsid w:val="00425758"/>
    <w:rsid w:val="004259C4"/>
    <w:rsid w:val="00426145"/>
    <w:rsid w:val="004278B9"/>
    <w:rsid w:val="00427A14"/>
    <w:rsid w:val="00431FF5"/>
    <w:rsid w:val="00432C03"/>
    <w:rsid w:val="00435534"/>
    <w:rsid w:val="0043577F"/>
    <w:rsid w:val="00435CB7"/>
    <w:rsid w:val="004379EF"/>
    <w:rsid w:val="0044094D"/>
    <w:rsid w:val="00440E61"/>
    <w:rsid w:val="00443934"/>
    <w:rsid w:val="00443D00"/>
    <w:rsid w:val="004441A5"/>
    <w:rsid w:val="00444702"/>
    <w:rsid w:val="00444741"/>
    <w:rsid w:val="00445441"/>
    <w:rsid w:val="00445AD5"/>
    <w:rsid w:val="00450675"/>
    <w:rsid w:val="004507D5"/>
    <w:rsid w:val="004510E5"/>
    <w:rsid w:val="004536DF"/>
    <w:rsid w:val="0045384A"/>
    <w:rsid w:val="00454874"/>
    <w:rsid w:val="004549B9"/>
    <w:rsid w:val="00454EDB"/>
    <w:rsid w:val="00454EED"/>
    <w:rsid w:val="0045536C"/>
    <w:rsid w:val="00455993"/>
    <w:rsid w:val="00456631"/>
    <w:rsid w:val="00456A5C"/>
    <w:rsid w:val="00456C5B"/>
    <w:rsid w:val="00457AB5"/>
    <w:rsid w:val="00460C2D"/>
    <w:rsid w:val="00461104"/>
    <w:rsid w:val="004615F1"/>
    <w:rsid w:val="0046329D"/>
    <w:rsid w:val="004662E7"/>
    <w:rsid w:val="00466EC0"/>
    <w:rsid w:val="00467F07"/>
    <w:rsid w:val="004701F8"/>
    <w:rsid w:val="004704F5"/>
    <w:rsid w:val="004717DE"/>
    <w:rsid w:val="00471B61"/>
    <w:rsid w:val="00472F15"/>
    <w:rsid w:val="00473819"/>
    <w:rsid w:val="004741A3"/>
    <w:rsid w:val="0047602D"/>
    <w:rsid w:val="004776E2"/>
    <w:rsid w:val="004800ED"/>
    <w:rsid w:val="00480BAD"/>
    <w:rsid w:val="00481CC8"/>
    <w:rsid w:val="004821F9"/>
    <w:rsid w:val="00482538"/>
    <w:rsid w:val="00482DF8"/>
    <w:rsid w:val="00483B97"/>
    <w:rsid w:val="00484DA9"/>
    <w:rsid w:val="00484F8F"/>
    <w:rsid w:val="00485181"/>
    <w:rsid w:val="00485C83"/>
    <w:rsid w:val="0048632C"/>
    <w:rsid w:val="00487875"/>
    <w:rsid w:val="00490D92"/>
    <w:rsid w:val="00491116"/>
    <w:rsid w:val="00491EF4"/>
    <w:rsid w:val="00492944"/>
    <w:rsid w:val="00492CBD"/>
    <w:rsid w:val="00493B6B"/>
    <w:rsid w:val="004943B0"/>
    <w:rsid w:val="00495C27"/>
    <w:rsid w:val="004978E0"/>
    <w:rsid w:val="00497BA2"/>
    <w:rsid w:val="004A01E6"/>
    <w:rsid w:val="004A01F1"/>
    <w:rsid w:val="004A0C09"/>
    <w:rsid w:val="004A7D7B"/>
    <w:rsid w:val="004A7EA6"/>
    <w:rsid w:val="004B065E"/>
    <w:rsid w:val="004B4214"/>
    <w:rsid w:val="004B541A"/>
    <w:rsid w:val="004B5443"/>
    <w:rsid w:val="004B5761"/>
    <w:rsid w:val="004B760F"/>
    <w:rsid w:val="004B7EBE"/>
    <w:rsid w:val="004C2E54"/>
    <w:rsid w:val="004C5221"/>
    <w:rsid w:val="004C66A0"/>
    <w:rsid w:val="004C6BA8"/>
    <w:rsid w:val="004C772F"/>
    <w:rsid w:val="004D09F2"/>
    <w:rsid w:val="004D26DF"/>
    <w:rsid w:val="004D3399"/>
    <w:rsid w:val="004D584F"/>
    <w:rsid w:val="004D708F"/>
    <w:rsid w:val="004D73F4"/>
    <w:rsid w:val="004E035D"/>
    <w:rsid w:val="004E05CC"/>
    <w:rsid w:val="004E07BD"/>
    <w:rsid w:val="004E0AA3"/>
    <w:rsid w:val="004E0F7D"/>
    <w:rsid w:val="004E2363"/>
    <w:rsid w:val="004E3141"/>
    <w:rsid w:val="004E3D1F"/>
    <w:rsid w:val="004E40CE"/>
    <w:rsid w:val="004E4146"/>
    <w:rsid w:val="004E4848"/>
    <w:rsid w:val="004E4861"/>
    <w:rsid w:val="004E6606"/>
    <w:rsid w:val="004E66E2"/>
    <w:rsid w:val="004F15C3"/>
    <w:rsid w:val="004F18F0"/>
    <w:rsid w:val="004F27FE"/>
    <w:rsid w:val="004F2F03"/>
    <w:rsid w:val="004F372E"/>
    <w:rsid w:val="004F38EA"/>
    <w:rsid w:val="005007BD"/>
    <w:rsid w:val="00501343"/>
    <w:rsid w:val="00502D37"/>
    <w:rsid w:val="0050358D"/>
    <w:rsid w:val="00504005"/>
    <w:rsid w:val="00506245"/>
    <w:rsid w:val="00506835"/>
    <w:rsid w:val="00510CAB"/>
    <w:rsid w:val="00512464"/>
    <w:rsid w:val="00512956"/>
    <w:rsid w:val="00513DB4"/>
    <w:rsid w:val="00514D18"/>
    <w:rsid w:val="00516210"/>
    <w:rsid w:val="00516233"/>
    <w:rsid w:val="0051656D"/>
    <w:rsid w:val="005203A5"/>
    <w:rsid w:val="00521030"/>
    <w:rsid w:val="00521687"/>
    <w:rsid w:val="00521829"/>
    <w:rsid w:val="00521AD5"/>
    <w:rsid w:val="00523404"/>
    <w:rsid w:val="00524455"/>
    <w:rsid w:val="0052482C"/>
    <w:rsid w:val="005255EC"/>
    <w:rsid w:val="0052581E"/>
    <w:rsid w:val="00527A61"/>
    <w:rsid w:val="00532CAB"/>
    <w:rsid w:val="00534321"/>
    <w:rsid w:val="00534409"/>
    <w:rsid w:val="00535551"/>
    <w:rsid w:val="00535BCA"/>
    <w:rsid w:val="00536B54"/>
    <w:rsid w:val="00541089"/>
    <w:rsid w:val="00541AAD"/>
    <w:rsid w:val="005431F7"/>
    <w:rsid w:val="00545783"/>
    <w:rsid w:val="00546F58"/>
    <w:rsid w:val="00552B2F"/>
    <w:rsid w:val="00552FF5"/>
    <w:rsid w:val="0055381E"/>
    <w:rsid w:val="00553DA3"/>
    <w:rsid w:val="00557E52"/>
    <w:rsid w:val="00557EFE"/>
    <w:rsid w:val="00557F08"/>
    <w:rsid w:val="005614DC"/>
    <w:rsid w:val="0056154E"/>
    <w:rsid w:val="00562A6E"/>
    <w:rsid w:val="00562AC9"/>
    <w:rsid w:val="00563091"/>
    <w:rsid w:val="00563B87"/>
    <w:rsid w:val="00563E72"/>
    <w:rsid w:val="00564927"/>
    <w:rsid w:val="00564C70"/>
    <w:rsid w:val="00565F96"/>
    <w:rsid w:val="00565FB7"/>
    <w:rsid w:val="0057080A"/>
    <w:rsid w:val="00573485"/>
    <w:rsid w:val="00574711"/>
    <w:rsid w:val="0057473B"/>
    <w:rsid w:val="00575109"/>
    <w:rsid w:val="00577C11"/>
    <w:rsid w:val="0058048A"/>
    <w:rsid w:val="00581BB0"/>
    <w:rsid w:val="005824FE"/>
    <w:rsid w:val="00582662"/>
    <w:rsid w:val="00582AD2"/>
    <w:rsid w:val="00583587"/>
    <w:rsid w:val="0058433B"/>
    <w:rsid w:val="00585075"/>
    <w:rsid w:val="005851E5"/>
    <w:rsid w:val="005853D3"/>
    <w:rsid w:val="00585C22"/>
    <w:rsid w:val="00587880"/>
    <w:rsid w:val="00587D73"/>
    <w:rsid w:val="005901F7"/>
    <w:rsid w:val="0059040F"/>
    <w:rsid w:val="00590E92"/>
    <w:rsid w:val="00591A6A"/>
    <w:rsid w:val="00592906"/>
    <w:rsid w:val="00592D47"/>
    <w:rsid w:val="00596485"/>
    <w:rsid w:val="005A12FE"/>
    <w:rsid w:val="005A2047"/>
    <w:rsid w:val="005A265F"/>
    <w:rsid w:val="005A36BA"/>
    <w:rsid w:val="005A3BA4"/>
    <w:rsid w:val="005A414B"/>
    <w:rsid w:val="005A6C97"/>
    <w:rsid w:val="005A75CB"/>
    <w:rsid w:val="005B09BE"/>
    <w:rsid w:val="005B09F6"/>
    <w:rsid w:val="005B0F18"/>
    <w:rsid w:val="005B4E7D"/>
    <w:rsid w:val="005B6C8F"/>
    <w:rsid w:val="005B6DB5"/>
    <w:rsid w:val="005B791F"/>
    <w:rsid w:val="005C57C5"/>
    <w:rsid w:val="005C7F13"/>
    <w:rsid w:val="005D099F"/>
    <w:rsid w:val="005D0F9D"/>
    <w:rsid w:val="005D2189"/>
    <w:rsid w:val="005D237F"/>
    <w:rsid w:val="005D26F1"/>
    <w:rsid w:val="005D3267"/>
    <w:rsid w:val="005D502B"/>
    <w:rsid w:val="005D502D"/>
    <w:rsid w:val="005D5267"/>
    <w:rsid w:val="005D5FAD"/>
    <w:rsid w:val="005D657A"/>
    <w:rsid w:val="005D7F05"/>
    <w:rsid w:val="005E1A2C"/>
    <w:rsid w:val="005E1A62"/>
    <w:rsid w:val="005E5561"/>
    <w:rsid w:val="005E5A5B"/>
    <w:rsid w:val="005E5C68"/>
    <w:rsid w:val="005E5D18"/>
    <w:rsid w:val="005E7EA8"/>
    <w:rsid w:val="005F090A"/>
    <w:rsid w:val="005F1455"/>
    <w:rsid w:val="005F1944"/>
    <w:rsid w:val="005F2756"/>
    <w:rsid w:val="005F2E94"/>
    <w:rsid w:val="005F329D"/>
    <w:rsid w:val="005F340C"/>
    <w:rsid w:val="005F3B0E"/>
    <w:rsid w:val="005F5655"/>
    <w:rsid w:val="005F65E7"/>
    <w:rsid w:val="005F71AD"/>
    <w:rsid w:val="00600CDA"/>
    <w:rsid w:val="006057F4"/>
    <w:rsid w:val="00605EB3"/>
    <w:rsid w:val="006117E4"/>
    <w:rsid w:val="006123A7"/>
    <w:rsid w:val="00613490"/>
    <w:rsid w:val="00614E67"/>
    <w:rsid w:val="00615CEA"/>
    <w:rsid w:val="006203F5"/>
    <w:rsid w:val="00620831"/>
    <w:rsid w:val="00621D96"/>
    <w:rsid w:val="00621F08"/>
    <w:rsid w:val="006238F3"/>
    <w:rsid w:val="00625D83"/>
    <w:rsid w:val="00626968"/>
    <w:rsid w:val="00626DCE"/>
    <w:rsid w:val="0062759F"/>
    <w:rsid w:val="006302FB"/>
    <w:rsid w:val="00630C3D"/>
    <w:rsid w:val="00631248"/>
    <w:rsid w:val="00631C53"/>
    <w:rsid w:val="00633091"/>
    <w:rsid w:val="00633446"/>
    <w:rsid w:val="00635297"/>
    <w:rsid w:val="00635639"/>
    <w:rsid w:val="00635752"/>
    <w:rsid w:val="00635E37"/>
    <w:rsid w:val="006406D1"/>
    <w:rsid w:val="00640807"/>
    <w:rsid w:val="006425B2"/>
    <w:rsid w:val="006426A7"/>
    <w:rsid w:val="00643441"/>
    <w:rsid w:val="00645505"/>
    <w:rsid w:val="00645F59"/>
    <w:rsid w:val="00646B52"/>
    <w:rsid w:val="006471EB"/>
    <w:rsid w:val="006479AA"/>
    <w:rsid w:val="00647EC5"/>
    <w:rsid w:val="00651031"/>
    <w:rsid w:val="00651D05"/>
    <w:rsid w:val="006523A3"/>
    <w:rsid w:val="00652A07"/>
    <w:rsid w:val="00656146"/>
    <w:rsid w:val="00662EFC"/>
    <w:rsid w:val="00663D32"/>
    <w:rsid w:val="00664730"/>
    <w:rsid w:val="00665EB9"/>
    <w:rsid w:val="00666E87"/>
    <w:rsid w:val="006672CE"/>
    <w:rsid w:val="00671619"/>
    <w:rsid w:val="00672D90"/>
    <w:rsid w:val="006737C3"/>
    <w:rsid w:val="00673F08"/>
    <w:rsid w:val="0067483A"/>
    <w:rsid w:val="00674B15"/>
    <w:rsid w:val="00676309"/>
    <w:rsid w:val="00677607"/>
    <w:rsid w:val="00677AF5"/>
    <w:rsid w:val="00680D3E"/>
    <w:rsid w:val="00680E2D"/>
    <w:rsid w:val="00681A00"/>
    <w:rsid w:val="006830A9"/>
    <w:rsid w:val="00683BA8"/>
    <w:rsid w:val="0068456D"/>
    <w:rsid w:val="006854F4"/>
    <w:rsid w:val="0068726D"/>
    <w:rsid w:val="006904EC"/>
    <w:rsid w:val="00690817"/>
    <w:rsid w:val="00691A2C"/>
    <w:rsid w:val="00692350"/>
    <w:rsid w:val="00692475"/>
    <w:rsid w:val="00692915"/>
    <w:rsid w:val="00693A0B"/>
    <w:rsid w:val="0069548E"/>
    <w:rsid w:val="00695C67"/>
    <w:rsid w:val="006978FD"/>
    <w:rsid w:val="006A0466"/>
    <w:rsid w:val="006A0667"/>
    <w:rsid w:val="006A0772"/>
    <w:rsid w:val="006A0CEB"/>
    <w:rsid w:val="006A1213"/>
    <w:rsid w:val="006A3768"/>
    <w:rsid w:val="006A3BCF"/>
    <w:rsid w:val="006A6240"/>
    <w:rsid w:val="006A6B48"/>
    <w:rsid w:val="006B159D"/>
    <w:rsid w:val="006B17A0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B1B"/>
    <w:rsid w:val="006C607B"/>
    <w:rsid w:val="006C707B"/>
    <w:rsid w:val="006C7126"/>
    <w:rsid w:val="006D0794"/>
    <w:rsid w:val="006D20A2"/>
    <w:rsid w:val="006D272A"/>
    <w:rsid w:val="006D2A87"/>
    <w:rsid w:val="006D3AB1"/>
    <w:rsid w:val="006D3AD1"/>
    <w:rsid w:val="006D4D2B"/>
    <w:rsid w:val="006D58B4"/>
    <w:rsid w:val="006D6FD9"/>
    <w:rsid w:val="006E0666"/>
    <w:rsid w:val="006E13D3"/>
    <w:rsid w:val="006E42F7"/>
    <w:rsid w:val="006E4CB6"/>
    <w:rsid w:val="006E67B4"/>
    <w:rsid w:val="006E75AC"/>
    <w:rsid w:val="006E761B"/>
    <w:rsid w:val="006E7921"/>
    <w:rsid w:val="006F185B"/>
    <w:rsid w:val="006F3941"/>
    <w:rsid w:val="006F590A"/>
    <w:rsid w:val="007001D0"/>
    <w:rsid w:val="00700B90"/>
    <w:rsid w:val="007022C0"/>
    <w:rsid w:val="00702ED5"/>
    <w:rsid w:val="0070305B"/>
    <w:rsid w:val="00703616"/>
    <w:rsid w:val="00703862"/>
    <w:rsid w:val="00703889"/>
    <w:rsid w:val="00703C32"/>
    <w:rsid w:val="007041AF"/>
    <w:rsid w:val="00704774"/>
    <w:rsid w:val="007050CD"/>
    <w:rsid w:val="007058A6"/>
    <w:rsid w:val="00705AFF"/>
    <w:rsid w:val="00706676"/>
    <w:rsid w:val="0071143F"/>
    <w:rsid w:val="007124F8"/>
    <w:rsid w:val="00715B8E"/>
    <w:rsid w:val="00715EA3"/>
    <w:rsid w:val="007170B6"/>
    <w:rsid w:val="0072090A"/>
    <w:rsid w:val="00722862"/>
    <w:rsid w:val="00722C0B"/>
    <w:rsid w:val="0072572C"/>
    <w:rsid w:val="00727677"/>
    <w:rsid w:val="007303D1"/>
    <w:rsid w:val="00730788"/>
    <w:rsid w:val="0073098F"/>
    <w:rsid w:val="0073488C"/>
    <w:rsid w:val="00736098"/>
    <w:rsid w:val="00737296"/>
    <w:rsid w:val="00737E42"/>
    <w:rsid w:val="007422C7"/>
    <w:rsid w:val="00743F0C"/>
    <w:rsid w:val="0074747E"/>
    <w:rsid w:val="00750351"/>
    <w:rsid w:val="007504A1"/>
    <w:rsid w:val="00750EFF"/>
    <w:rsid w:val="00751CF9"/>
    <w:rsid w:val="00752219"/>
    <w:rsid w:val="00752EC4"/>
    <w:rsid w:val="007534C4"/>
    <w:rsid w:val="0075366A"/>
    <w:rsid w:val="007538F9"/>
    <w:rsid w:val="00754487"/>
    <w:rsid w:val="0075504D"/>
    <w:rsid w:val="00755D82"/>
    <w:rsid w:val="00755DE9"/>
    <w:rsid w:val="007564C3"/>
    <w:rsid w:val="00756F07"/>
    <w:rsid w:val="00761421"/>
    <w:rsid w:val="0076288E"/>
    <w:rsid w:val="0076491B"/>
    <w:rsid w:val="00765102"/>
    <w:rsid w:val="007653A2"/>
    <w:rsid w:val="00766C7A"/>
    <w:rsid w:val="00770A20"/>
    <w:rsid w:val="00770BF3"/>
    <w:rsid w:val="00770EB3"/>
    <w:rsid w:val="00774040"/>
    <w:rsid w:val="007750A6"/>
    <w:rsid w:val="00776B46"/>
    <w:rsid w:val="0078003D"/>
    <w:rsid w:val="00780EC4"/>
    <w:rsid w:val="00782843"/>
    <w:rsid w:val="00782D1F"/>
    <w:rsid w:val="007834A6"/>
    <w:rsid w:val="007838E5"/>
    <w:rsid w:val="00785965"/>
    <w:rsid w:val="00786AD4"/>
    <w:rsid w:val="00787ECD"/>
    <w:rsid w:val="0079175C"/>
    <w:rsid w:val="00792437"/>
    <w:rsid w:val="00792EDE"/>
    <w:rsid w:val="00794676"/>
    <w:rsid w:val="0079567B"/>
    <w:rsid w:val="007958CC"/>
    <w:rsid w:val="00795F55"/>
    <w:rsid w:val="00795FC6"/>
    <w:rsid w:val="00796F8D"/>
    <w:rsid w:val="007A0235"/>
    <w:rsid w:val="007A1DD8"/>
    <w:rsid w:val="007A498E"/>
    <w:rsid w:val="007A499D"/>
    <w:rsid w:val="007A5143"/>
    <w:rsid w:val="007A52E5"/>
    <w:rsid w:val="007A5C80"/>
    <w:rsid w:val="007A6F15"/>
    <w:rsid w:val="007A7B22"/>
    <w:rsid w:val="007A7D21"/>
    <w:rsid w:val="007A7E15"/>
    <w:rsid w:val="007B1FC1"/>
    <w:rsid w:val="007B5D3C"/>
    <w:rsid w:val="007B65E7"/>
    <w:rsid w:val="007B6719"/>
    <w:rsid w:val="007B6D23"/>
    <w:rsid w:val="007B7552"/>
    <w:rsid w:val="007C02B4"/>
    <w:rsid w:val="007C03B9"/>
    <w:rsid w:val="007C3A34"/>
    <w:rsid w:val="007C5047"/>
    <w:rsid w:val="007D008D"/>
    <w:rsid w:val="007D2B7F"/>
    <w:rsid w:val="007D36A7"/>
    <w:rsid w:val="007D4258"/>
    <w:rsid w:val="007D500F"/>
    <w:rsid w:val="007D53AA"/>
    <w:rsid w:val="007D53D9"/>
    <w:rsid w:val="007E0B9F"/>
    <w:rsid w:val="007E3CFD"/>
    <w:rsid w:val="007E4096"/>
    <w:rsid w:val="007E4988"/>
    <w:rsid w:val="007E6BA5"/>
    <w:rsid w:val="007E7503"/>
    <w:rsid w:val="007F04C1"/>
    <w:rsid w:val="007F14C2"/>
    <w:rsid w:val="007F1F11"/>
    <w:rsid w:val="007F3296"/>
    <w:rsid w:val="007F373C"/>
    <w:rsid w:val="007F5736"/>
    <w:rsid w:val="007F74EE"/>
    <w:rsid w:val="00800289"/>
    <w:rsid w:val="008028EB"/>
    <w:rsid w:val="00802F0B"/>
    <w:rsid w:val="008030CD"/>
    <w:rsid w:val="00803935"/>
    <w:rsid w:val="00803A13"/>
    <w:rsid w:val="008045EB"/>
    <w:rsid w:val="008048DE"/>
    <w:rsid w:val="00804C53"/>
    <w:rsid w:val="00805F00"/>
    <w:rsid w:val="00806986"/>
    <w:rsid w:val="00811F99"/>
    <w:rsid w:val="0081203E"/>
    <w:rsid w:val="00812AD0"/>
    <w:rsid w:val="00815091"/>
    <w:rsid w:val="008164B4"/>
    <w:rsid w:val="00820D8D"/>
    <w:rsid w:val="008215C8"/>
    <w:rsid w:val="008216D7"/>
    <w:rsid w:val="00821FFF"/>
    <w:rsid w:val="008221CF"/>
    <w:rsid w:val="00823005"/>
    <w:rsid w:val="00824340"/>
    <w:rsid w:val="00824756"/>
    <w:rsid w:val="00826580"/>
    <w:rsid w:val="008273B0"/>
    <w:rsid w:val="0083271C"/>
    <w:rsid w:val="008328FC"/>
    <w:rsid w:val="00833C0C"/>
    <w:rsid w:val="00836B17"/>
    <w:rsid w:val="00836E48"/>
    <w:rsid w:val="00837C7A"/>
    <w:rsid w:val="00840662"/>
    <w:rsid w:val="00841BE6"/>
    <w:rsid w:val="00841E81"/>
    <w:rsid w:val="008435CA"/>
    <w:rsid w:val="00844AE4"/>
    <w:rsid w:val="008458CB"/>
    <w:rsid w:val="0084597C"/>
    <w:rsid w:val="00845DAE"/>
    <w:rsid w:val="00846E43"/>
    <w:rsid w:val="00851CED"/>
    <w:rsid w:val="00851F72"/>
    <w:rsid w:val="008524F2"/>
    <w:rsid w:val="008533EA"/>
    <w:rsid w:val="00853572"/>
    <w:rsid w:val="0085479F"/>
    <w:rsid w:val="00863AE8"/>
    <w:rsid w:val="00863CE4"/>
    <w:rsid w:val="00865C60"/>
    <w:rsid w:val="00866F96"/>
    <w:rsid w:val="00867616"/>
    <w:rsid w:val="00867E78"/>
    <w:rsid w:val="00871C7F"/>
    <w:rsid w:val="0087204B"/>
    <w:rsid w:val="008735C3"/>
    <w:rsid w:val="00873B4E"/>
    <w:rsid w:val="008757C5"/>
    <w:rsid w:val="008811A2"/>
    <w:rsid w:val="00881910"/>
    <w:rsid w:val="00883105"/>
    <w:rsid w:val="0088420F"/>
    <w:rsid w:val="00887768"/>
    <w:rsid w:val="00887C75"/>
    <w:rsid w:val="0089019D"/>
    <w:rsid w:val="00892A07"/>
    <w:rsid w:val="00892BC7"/>
    <w:rsid w:val="008932BA"/>
    <w:rsid w:val="008936C1"/>
    <w:rsid w:val="00893BC1"/>
    <w:rsid w:val="00893F17"/>
    <w:rsid w:val="00895501"/>
    <w:rsid w:val="00895D59"/>
    <w:rsid w:val="0089659D"/>
    <w:rsid w:val="008A3D71"/>
    <w:rsid w:val="008A4273"/>
    <w:rsid w:val="008A70F1"/>
    <w:rsid w:val="008B0D17"/>
    <w:rsid w:val="008B15AB"/>
    <w:rsid w:val="008B2275"/>
    <w:rsid w:val="008B2B8C"/>
    <w:rsid w:val="008B36AB"/>
    <w:rsid w:val="008B4F78"/>
    <w:rsid w:val="008B62DF"/>
    <w:rsid w:val="008B70E9"/>
    <w:rsid w:val="008C60FA"/>
    <w:rsid w:val="008C7647"/>
    <w:rsid w:val="008D20F1"/>
    <w:rsid w:val="008D2661"/>
    <w:rsid w:val="008D2752"/>
    <w:rsid w:val="008D2B97"/>
    <w:rsid w:val="008D3F99"/>
    <w:rsid w:val="008D4413"/>
    <w:rsid w:val="008D473A"/>
    <w:rsid w:val="008D66D5"/>
    <w:rsid w:val="008E0A54"/>
    <w:rsid w:val="008E2AA4"/>
    <w:rsid w:val="008E3B88"/>
    <w:rsid w:val="008E5801"/>
    <w:rsid w:val="008E6484"/>
    <w:rsid w:val="008E67CF"/>
    <w:rsid w:val="008E6D6F"/>
    <w:rsid w:val="008E7139"/>
    <w:rsid w:val="008E78BC"/>
    <w:rsid w:val="008F2E2F"/>
    <w:rsid w:val="008F3294"/>
    <w:rsid w:val="008F3317"/>
    <w:rsid w:val="008F3FCE"/>
    <w:rsid w:val="008F4CC2"/>
    <w:rsid w:val="008F5725"/>
    <w:rsid w:val="008F6E58"/>
    <w:rsid w:val="008F7C8E"/>
    <w:rsid w:val="009003DA"/>
    <w:rsid w:val="00900586"/>
    <w:rsid w:val="009017A4"/>
    <w:rsid w:val="00902D75"/>
    <w:rsid w:val="00903878"/>
    <w:rsid w:val="00903DD7"/>
    <w:rsid w:val="00904F70"/>
    <w:rsid w:val="00905F37"/>
    <w:rsid w:val="00907858"/>
    <w:rsid w:val="00907CF7"/>
    <w:rsid w:val="00910C34"/>
    <w:rsid w:val="009122F4"/>
    <w:rsid w:val="009136CA"/>
    <w:rsid w:val="00913AF1"/>
    <w:rsid w:val="00915402"/>
    <w:rsid w:val="00915DC9"/>
    <w:rsid w:val="00920812"/>
    <w:rsid w:val="00921405"/>
    <w:rsid w:val="009219F5"/>
    <w:rsid w:val="009237DF"/>
    <w:rsid w:val="009266E8"/>
    <w:rsid w:val="00926D2C"/>
    <w:rsid w:val="00926F62"/>
    <w:rsid w:val="009311A1"/>
    <w:rsid w:val="0093142D"/>
    <w:rsid w:val="00932FF5"/>
    <w:rsid w:val="00933A1B"/>
    <w:rsid w:val="00935042"/>
    <w:rsid w:val="00936722"/>
    <w:rsid w:val="00937C58"/>
    <w:rsid w:val="009416D0"/>
    <w:rsid w:val="00943971"/>
    <w:rsid w:val="00943C60"/>
    <w:rsid w:val="00945BA5"/>
    <w:rsid w:val="009469E3"/>
    <w:rsid w:val="00946CCE"/>
    <w:rsid w:val="00947152"/>
    <w:rsid w:val="009512C2"/>
    <w:rsid w:val="009546DB"/>
    <w:rsid w:val="00954C50"/>
    <w:rsid w:val="00957D13"/>
    <w:rsid w:val="00960F1E"/>
    <w:rsid w:val="00960FAF"/>
    <w:rsid w:val="00961E55"/>
    <w:rsid w:val="009625D5"/>
    <w:rsid w:val="009637CE"/>
    <w:rsid w:val="00963E57"/>
    <w:rsid w:val="009643BE"/>
    <w:rsid w:val="0096623E"/>
    <w:rsid w:val="00966455"/>
    <w:rsid w:val="00971191"/>
    <w:rsid w:val="00971CDF"/>
    <w:rsid w:val="0097255E"/>
    <w:rsid w:val="00972DFF"/>
    <w:rsid w:val="00973A5A"/>
    <w:rsid w:val="00974514"/>
    <w:rsid w:val="009747B0"/>
    <w:rsid w:val="00975C6D"/>
    <w:rsid w:val="009777C5"/>
    <w:rsid w:val="00980B5D"/>
    <w:rsid w:val="00981C90"/>
    <w:rsid w:val="009823A8"/>
    <w:rsid w:val="00982466"/>
    <w:rsid w:val="009866AD"/>
    <w:rsid w:val="00990246"/>
    <w:rsid w:val="00990FAF"/>
    <w:rsid w:val="00992DD3"/>
    <w:rsid w:val="0099383E"/>
    <w:rsid w:val="00993E79"/>
    <w:rsid w:val="0099410D"/>
    <w:rsid w:val="00994414"/>
    <w:rsid w:val="00994FF9"/>
    <w:rsid w:val="00995D12"/>
    <w:rsid w:val="0099732B"/>
    <w:rsid w:val="00997787"/>
    <w:rsid w:val="009A6033"/>
    <w:rsid w:val="009A6B7A"/>
    <w:rsid w:val="009A6F42"/>
    <w:rsid w:val="009A7094"/>
    <w:rsid w:val="009A7995"/>
    <w:rsid w:val="009B2054"/>
    <w:rsid w:val="009B26EF"/>
    <w:rsid w:val="009B2F8B"/>
    <w:rsid w:val="009B360A"/>
    <w:rsid w:val="009B3632"/>
    <w:rsid w:val="009B4F1F"/>
    <w:rsid w:val="009C1BE7"/>
    <w:rsid w:val="009C200E"/>
    <w:rsid w:val="009C2EA0"/>
    <w:rsid w:val="009C43F7"/>
    <w:rsid w:val="009C44A4"/>
    <w:rsid w:val="009C6EA4"/>
    <w:rsid w:val="009C7915"/>
    <w:rsid w:val="009D18CD"/>
    <w:rsid w:val="009D2A35"/>
    <w:rsid w:val="009D328D"/>
    <w:rsid w:val="009D3697"/>
    <w:rsid w:val="009D43D9"/>
    <w:rsid w:val="009D50B5"/>
    <w:rsid w:val="009D664C"/>
    <w:rsid w:val="009D67AA"/>
    <w:rsid w:val="009D6CA5"/>
    <w:rsid w:val="009D6CCD"/>
    <w:rsid w:val="009D6F80"/>
    <w:rsid w:val="009E11AD"/>
    <w:rsid w:val="009E2257"/>
    <w:rsid w:val="009E2C35"/>
    <w:rsid w:val="009E5973"/>
    <w:rsid w:val="009E5CF4"/>
    <w:rsid w:val="009E64ED"/>
    <w:rsid w:val="009E6BAC"/>
    <w:rsid w:val="009F1CC9"/>
    <w:rsid w:val="009F214A"/>
    <w:rsid w:val="009F5428"/>
    <w:rsid w:val="009F58BE"/>
    <w:rsid w:val="00A00E82"/>
    <w:rsid w:val="00A00E9E"/>
    <w:rsid w:val="00A01502"/>
    <w:rsid w:val="00A01E2D"/>
    <w:rsid w:val="00A038EF"/>
    <w:rsid w:val="00A060CC"/>
    <w:rsid w:val="00A06EB2"/>
    <w:rsid w:val="00A07B94"/>
    <w:rsid w:val="00A07C18"/>
    <w:rsid w:val="00A12AC5"/>
    <w:rsid w:val="00A13874"/>
    <w:rsid w:val="00A13F4A"/>
    <w:rsid w:val="00A15625"/>
    <w:rsid w:val="00A16E63"/>
    <w:rsid w:val="00A21DCF"/>
    <w:rsid w:val="00A23578"/>
    <w:rsid w:val="00A24717"/>
    <w:rsid w:val="00A3056F"/>
    <w:rsid w:val="00A31C12"/>
    <w:rsid w:val="00A3206C"/>
    <w:rsid w:val="00A3206F"/>
    <w:rsid w:val="00A33443"/>
    <w:rsid w:val="00A36221"/>
    <w:rsid w:val="00A36D5D"/>
    <w:rsid w:val="00A40B4D"/>
    <w:rsid w:val="00A419EA"/>
    <w:rsid w:val="00A41AFF"/>
    <w:rsid w:val="00A439B0"/>
    <w:rsid w:val="00A4435F"/>
    <w:rsid w:val="00A456A6"/>
    <w:rsid w:val="00A47444"/>
    <w:rsid w:val="00A47CA3"/>
    <w:rsid w:val="00A5021A"/>
    <w:rsid w:val="00A5124E"/>
    <w:rsid w:val="00A53583"/>
    <w:rsid w:val="00A55318"/>
    <w:rsid w:val="00A60911"/>
    <w:rsid w:val="00A61AFA"/>
    <w:rsid w:val="00A61C58"/>
    <w:rsid w:val="00A62B0B"/>
    <w:rsid w:val="00A637D4"/>
    <w:rsid w:val="00A63B73"/>
    <w:rsid w:val="00A66035"/>
    <w:rsid w:val="00A6649A"/>
    <w:rsid w:val="00A672AB"/>
    <w:rsid w:val="00A67360"/>
    <w:rsid w:val="00A67C92"/>
    <w:rsid w:val="00A70D0D"/>
    <w:rsid w:val="00A74236"/>
    <w:rsid w:val="00A75EFC"/>
    <w:rsid w:val="00A762BE"/>
    <w:rsid w:val="00A77848"/>
    <w:rsid w:val="00A8040B"/>
    <w:rsid w:val="00A80A92"/>
    <w:rsid w:val="00A822DB"/>
    <w:rsid w:val="00A82506"/>
    <w:rsid w:val="00A83C10"/>
    <w:rsid w:val="00A83CB6"/>
    <w:rsid w:val="00A84EFD"/>
    <w:rsid w:val="00A90318"/>
    <w:rsid w:val="00A90B15"/>
    <w:rsid w:val="00A90BC9"/>
    <w:rsid w:val="00A90CBD"/>
    <w:rsid w:val="00A9371E"/>
    <w:rsid w:val="00A93869"/>
    <w:rsid w:val="00A96D22"/>
    <w:rsid w:val="00A97036"/>
    <w:rsid w:val="00A971EA"/>
    <w:rsid w:val="00AA0384"/>
    <w:rsid w:val="00AA085A"/>
    <w:rsid w:val="00AA0F92"/>
    <w:rsid w:val="00AA200B"/>
    <w:rsid w:val="00AA4EB6"/>
    <w:rsid w:val="00AA4F1A"/>
    <w:rsid w:val="00AA653D"/>
    <w:rsid w:val="00AA6585"/>
    <w:rsid w:val="00AA74E5"/>
    <w:rsid w:val="00AA7663"/>
    <w:rsid w:val="00AB05D1"/>
    <w:rsid w:val="00AB1D3E"/>
    <w:rsid w:val="00AB1F07"/>
    <w:rsid w:val="00AB30F8"/>
    <w:rsid w:val="00AB378E"/>
    <w:rsid w:val="00AB505F"/>
    <w:rsid w:val="00AB565D"/>
    <w:rsid w:val="00AB70F2"/>
    <w:rsid w:val="00AB79C3"/>
    <w:rsid w:val="00AC0BA1"/>
    <w:rsid w:val="00AC2354"/>
    <w:rsid w:val="00AC2441"/>
    <w:rsid w:val="00AC29A9"/>
    <w:rsid w:val="00AC46CA"/>
    <w:rsid w:val="00AC7128"/>
    <w:rsid w:val="00AC71B8"/>
    <w:rsid w:val="00AC7E73"/>
    <w:rsid w:val="00AD050A"/>
    <w:rsid w:val="00AD229A"/>
    <w:rsid w:val="00AD3140"/>
    <w:rsid w:val="00AD6148"/>
    <w:rsid w:val="00AD62F9"/>
    <w:rsid w:val="00AD7D7D"/>
    <w:rsid w:val="00AD7E2E"/>
    <w:rsid w:val="00AE44B0"/>
    <w:rsid w:val="00AE5A11"/>
    <w:rsid w:val="00AE6F98"/>
    <w:rsid w:val="00AF12EF"/>
    <w:rsid w:val="00AF2119"/>
    <w:rsid w:val="00AF221E"/>
    <w:rsid w:val="00AF255A"/>
    <w:rsid w:val="00AF2D73"/>
    <w:rsid w:val="00AF2ED7"/>
    <w:rsid w:val="00AF4694"/>
    <w:rsid w:val="00AF4C85"/>
    <w:rsid w:val="00AF6094"/>
    <w:rsid w:val="00B005D3"/>
    <w:rsid w:val="00B01646"/>
    <w:rsid w:val="00B02BFC"/>
    <w:rsid w:val="00B04128"/>
    <w:rsid w:val="00B04D2C"/>
    <w:rsid w:val="00B06663"/>
    <w:rsid w:val="00B06A70"/>
    <w:rsid w:val="00B07871"/>
    <w:rsid w:val="00B1132D"/>
    <w:rsid w:val="00B11C20"/>
    <w:rsid w:val="00B12F38"/>
    <w:rsid w:val="00B13845"/>
    <w:rsid w:val="00B14520"/>
    <w:rsid w:val="00B14781"/>
    <w:rsid w:val="00B2083B"/>
    <w:rsid w:val="00B20D07"/>
    <w:rsid w:val="00B20E4B"/>
    <w:rsid w:val="00B2118D"/>
    <w:rsid w:val="00B23E07"/>
    <w:rsid w:val="00B24D14"/>
    <w:rsid w:val="00B25C37"/>
    <w:rsid w:val="00B27567"/>
    <w:rsid w:val="00B33D82"/>
    <w:rsid w:val="00B3565B"/>
    <w:rsid w:val="00B35BC3"/>
    <w:rsid w:val="00B35CEC"/>
    <w:rsid w:val="00B40580"/>
    <w:rsid w:val="00B40726"/>
    <w:rsid w:val="00B419AE"/>
    <w:rsid w:val="00B4250E"/>
    <w:rsid w:val="00B42660"/>
    <w:rsid w:val="00B42BA8"/>
    <w:rsid w:val="00B4329C"/>
    <w:rsid w:val="00B43893"/>
    <w:rsid w:val="00B447B4"/>
    <w:rsid w:val="00B45302"/>
    <w:rsid w:val="00B45936"/>
    <w:rsid w:val="00B507D1"/>
    <w:rsid w:val="00B50C9C"/>
    <w:rsid w:val="00B52DDF"/>
    <w:rsid w:val="00B530A6"/>
    <w:rsid w:val="00B534D7"/>
    <w:rsid w:val="00B53C58"/>
    <w:rsid w:val="00B54075"/>
    <w:rsid w:val="00B55B90"/>
    <w:rsid w:val="00B5647B"/>
    <w:rsid w:val="00B57107"/>
    <w:rsid w:val="00B606C7"/>
    <w:rsid w:val="00B61947"/>
    <w:rsid w:val="00B619EA"/>
    <w:rsid w:val="00B640A5"/>
    <w:rsid w:val="00B661F5"/>
    <w:rsid w:val="00B6640F"/>
    <w:rsid w:val="00B669B2"/>
    <w:rsid w:val="00B66A13"/>
    <w:rsid w:val="00B67566"/>
    <w:rsid w:val="00B67CBD"/>
    <w:rsid w:val="00B67EFD"/>
    <w:rsid w:val="00B67F7C"/>
    <w:rsid w:val="00B70127"/>
    <w:rsid w:val="00B723C4"/>
    <w:rsid w:val="00B743BA"/>
    <w:rsid w:val="00B74D95"/>
    <w:rsid w:val="00B74FE8"/>
    <w:rsid w:val="00B7510A"/>
    <w:rsid w:val="00B7544C"/>
    <w:rsid w:val="00B800A8"/>
    <w:rsid w:val="00B8030D"/>
    <w:rsid w:val="00B80AEC"/>
    <w:rsid w:val="00B80E15"/>
    <w:rsid w:val="00B80F42"/>
    <w:rsid w:val="00B81524"/>
    <w:rsid w:val="00B8330B"/>
    <w:rsid w:val="00B837B3"/>
    <w:rsid w:val="00B8396A"/>
    <w:rsid w:val="00B84B11"/>
    <w:rsid w:val="00B85838"/>
    <w:rsid w:val="00B85DFF"/>
    <w:rsid w:val="00B86014"/>
    <w:rsid w:val="00B86EF2"/>
    <w:rsid w:val="00B913ED"/>
    <w:rsid w:val="00B91C8C"/>
    <w:rsid w:val="00B94023"/>
    <w:rsid w:val="00B94E53"/>
    <w:rsid w:val="00B95D1B"/>
    <w:rsid w:val="00B95E38"/>
    <w:rsid w:val="00BA008F"/>
    <w:rsid w:val="00BA13DE"/>
    <w:rsid w:val="00BA1962"/>
    <w:rsid w:val="00BA2962"/>
    <w:rsid w:val="00BA3ED1"/>
    <w:rsid w:val="00BA4960"/>
    <w:rsid w:val="00BA4B59"/>
    <w:rsid w:val="00BA4C27"/>
    <w:rsid w:val="00BA56C2"/>
    <w:rsid w:val="00BA6273"/>
    <w:rsid w:val="00BB14E5"/>
    <w:rsid w:val="00BB18EA"/>
    <w:rsid w:val="00BB2370"/>
    <w:rsid w:val="00BB397E"/>
    <w:rsid w:val="00BB481F"/>
    <w:rsid w:val="00BB4C98"/>
    <w:rsid w:val="00BB542E"/>
    <w:rsid w:val="00BB56E7"/>
    <w:rsid w:val="00BB5AF6"/>
    <w:rsid w:val="00BC261E"/>
    <w:rsid w:val="00BC33E0"/>
    <w:rsid w:val="00BC45FA"/>
    <w:rsid w:val="00BC6892"/>
    <w:rsid w:val="00BC6BA4"/>
    <w:rsid w:val="00BC7735"/>
    <w:rsid w:val="00BD063D"/>
    <w:rsid w:val="00BD1379"/>
    <w:rsid w:val="00BD435F"/>
    <w:rsid w:val="00BD54D1"/>
    <w:rsid w:val="00BD5E98"/>
    <w:rsid w:val="00BD619A"/>
    <w:rsid w:val="00BD6B7C"/>
    <w:rsid w:val="00BE02D6"/>
    <w:rsid w:val="00BE0D94"/>
    <w:rsid w:val="00BE443C"/>
    <w:rsid w:val="00BE47D7"/>
    <w:rsid w:val="00BE6136"/>
    <w:rsid w:val="00BE64BB"/>
    <w:rsid w:val="00BE6B7B"/>
    <w:rsid w:val="00BF094A"/>
    <w:rsid w:val="00BF0CEE"/>
    <w:rsid w:val="00BF0EB3"/>
    <w:rsid w:val="00BF17F3"/>
    <w:rsid w:val="00BF1F87"/>
    <w:rsid w:val="00BF3D9F"/>
    <w:rsid w:val="00BF4D56"/>
    <w:rsid w:val="00C00EF7"/>
    <w:rsid w:val="00C019B4"/>
    <w:rsid w:val="00C01CF6"/>
    <w:rsid w:val="00C022F0"/>
    <w:rsid w:val="00C03F25"/>
    <w:rsid w:val="00C04884"/>
    <w:rsid w:val="00C048D9"/>
    <w:rsid w:val="00C04FD5"/>
    <w:rsid w:val="00C052B4"/>
    <w:rsid w:val="00C05A58"/>
    <w:rsid w:val="00C06CE5"/>
    <w:rsid w:val="00C07113"/>
    <w:rsid w:val="00C10A2B"/>
    <w:rsid w:val="00C1101F"/>
    <w:rsid w:val="00C118D7"/>
    <w:rsid w:val="00C12944"/>
    <w:rsid w:val="00C12E52"/>
    <w:rsid w:val="00C130C8"/>
    <w:rsid w:val="00C17D7D"/>
    <w:rsid w:val="00C20A26"/>
    <w:rsid w:val="00C20E13"/>
    <w:rsid w:val="00C221F3"/>
    <w:rsid w:val="00C22402"/>
    <w:rsid w:val="00C23318"/>
    <w:rsid w:val="00C23664"/>
    <w:rsid w:val="00C23E48"/>
    <w:rsid w:val="00C25468"/>
    <w:rsid w:val="00C2554F"/>
    <w:rsid w:val="00C25B53"/>
    <w:rsid w:val="00C25C8F"/>
    <w:rsid w:val="00C2615E"/>
    <w:rsid w:val="00C27307"/>
    <w:rsid w:val="00C27B0F"/>
    <w:rsid w:val="00C31626"/>
    <w:rsid w:val="00C34626"/>
    <w:rsid w:val="00C3494F"/>
    <w:rsid w:val="00C35572"/>
    <w:rsid w:val="00C40EAF"/>
    <w:rsid w:val="00C410EA"/>
    <w:rsid w:val="00C43444"/>
    <w:rsid w:val="00C4758E"/>
    <w:rsid w:val="00C506B3"/>
    <w:rsid w:val="00C516A7"/>
    <w:rsid w:val="00C516C5"/>
    <w:rsid w:val="00C52D3F"/>
    <w:rsid w:val="00C530AD"/>
    <w:rsid w:val="00C53553"/>
    <w:rsid w:val="00C54953"/>
    <w:rsid w:val="00C54A1E"/>
    <w:rsid w:val="00C5590A"/>
    <w:rsid w:val="00C56F4E"/>
    <w:rsid w:val="00C573AA"/>
    <w:rsid w:val="00C575C9"/>
    <w:rsid w:val="00C61356"/>
    <w:rsid w:val="00C61BFA"/>
    <w:rsid w:val="00C64FEB"/>
    <w:rsid w:val="00C6504F"/>
    <w:rsid w:val="00C66A2F"/>
    <w:rsid w:val="00C6753D"/>
    <w:rsid w:val="00C67E13"/>
    <w:rsid w:val="00C714B8"/>
    <w:rsid w:val="00C72C09"/>
    <w:rsid w:val="00C74C96"/>
    <w:rsid w:val="00C7504D"/>
    <w:rsid w:val="00C76043"/>
    <w:rsid w:val="00C7631F"/>
    <w:rsid w:val="00C81481"/>
    <w:rsid w:val="00C8288D"/>
    <w:rsid w:val="00C82EA4"/>
    <w:rsid w:val="00C843DA"/>
    <w:rsid w:val="00C84C9A"/>
    <w:rsid w:val="00C853CC"/>
    <w:rsid w:val="00C85519"/>
    <w:rsid w:val="00C85874"/>
    <w:rsid w:val="00C85C24"/>
    <w:rsid w:val="00C927CF"/>
    <w:rsid w:val="00C9287B"/>
    <w:rsid w:val="00C92AB4"/>
    <w:rsid w:val="00C947FF"/>
    <w:rsid w:val="00C94C21"/>
    <w:rsid w:val="00C97844"/>
    <w:rsid w:val="00C97B56"/>
    <w:rsid w:val="00CA1C99"/>
    <w:rsid w:val="00CA24B2"/>
    <w:rsid w:val="00CA3975"/>
    <w:rsid w:val="00CA41E3"/>
    <w:rsid w:val="00CA5663"/>
    <w:rsid w:val="00CA5E74"/>
    <w:rsid w:val="00CA6EA5"/>
    <w:rsid w:val="00CB0F0A"/>
    <w:rsid w:val="00CB205D"/>
    <w:rsid w:val="00CB70EF"/>
    <w:rsid w:val="00CB7EB3"/>
    <w:rsid w:val="00CC0B20"/>
    <w:rsid w:val="00CC20C9"/>
    <w:rsid w:val="00CC230F"/>
    <w:rsid w:val="00CC2675"/>
    <w:rsid w:val="00CC2AEF"/>
    <w:rsid w:val="00CC4B80"/>
    <w:rsid w:val="00CC5C1F"/>
    <w:rsid w:val="00CC627B"/>
    <w:rsid w:val="00CC731C"/>
    <w:rsid w:val="00CC7D1C"/>
    <w:rsid w:val="00CD011A"/>
    <w:rsid w:val="00CD0DE8"/>
    <w:rsid w:val="00CD2A7B"/>
    <w:rsid w:val="00CD3998"/>
    <w:rsid w:val="00CD3EE4"/>
    <w:rsid w:val="00CD4113"/>
    <w:rsid w:val="00CD44F7"/>
    <w:rsid w:val="00CD7351"/>
    <w:rsid w:val="00CE1524"/>
    <w:rsid w:val="00CE159B"/>
    <w:rsid w:val="00CE1DF6"/>
    <w:rsid w:val="00CE23F6"/>
    <w:rsid w:val="00CE3474"/>
    <w:rsid w:val="00CE36CB"/>
    <w:rsid w:val="00CE3A71"/>
    <w:rsid w:val="00CE4EE0"/>
    <w:rsid w:val="00CE51EE"/>
    <w:rsid w:val="00CE58E9"/>
    <w:rsid w:val="00CE714C"/>
    <w:rsid w:val="00CE73D5"/>
    <w:rsid w:val="00CE7C31"/>
    <w:rsid w:val="00CF216E"/>
    <w:rsid w:val="00CF2D87"/>
    <w:rsid w:val="00CF3F30"/>
    <w:rsid w:val="00CF57A7"/>
    <w:rsid w:val="00CF66A3"/>
    <w:rsid w:val="00CF7CA4"/>
    <w:rsid w:val="00D006A0"/>
    <w:rsid w:val="00D008CB"/>
    <w:rsid w:val="00D0156A"/>
    <w:rsid w:val="00D01B04"/>
    <w:rsid w:val="00D022A2"/>
    <w:rsid w:val="00D02E8E"/>
    <w:rsid w:val="00D02F89"/>
    <w:rsid w:val="00D03FB3"/>
    <w:rsid w:val="00D04645"/>
    <w:rsid w:val="00D05237"/>
    <w:rsid w:val="00D07D3B"/>
    <w:rsid w:val="00D104F5"/>
    <w:rsid w:val="00D13F47"/>
    <w:rsid w:val="00D1549C"/>
    <w:rsid w:val="00D15545"/>
    <w:rsid w:val="00D15B90"/>
    <w:rsid w:val="00D17C5D"/>
    <w:rsid w:val="00D2399E"/>
    <w:rsid w:val="00D23AAA"/>
    <w:rsid w:val="00D24905"/>
    <w:rsid w:val="00D25A90"/>
    <w:rsid w:val="00D26C14"/>
    <w:rsid w:val="00D278C2"/>
    <w:rsid w:val="00D27A76"/>
    <w:rsid w:val="00D313FA"/>
    <w:rsid w:val="00D31B56"/>
    <w:rsid w:val="00D31D50"/>
    <w:rsid w:val="00D33164"/>
    <w:rsid w:val="00D40332"/>
    <w:rsid w:val="00D42182"/>
    <w:rsid w:val="00D42DC8"/>
    <w:rsid w:val="00D42E43"/>
    <w:rsid w:val="00D435D0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4BA3"/>
    <w:rsid w:val="00D650A9"/>
    <w:rsid w:val="00D7062B"/>
    <w:rsid w:val="00D7178B"/>
    <w:rsid w:val="00D71CCC"/>
    <w:rsid w:val="00D71DF1"/>
    <w:rsid w:val="00D7430D"/>
    <w:rsid w:val="00D7507F"/>
    <w:rsid w:val="00D75CFB"/>
    <w:rsid w:val="00D76C14"/>
    <w:rsid w:val="00D80DF1"/>
    <w:rsid w:val="00D81A2F"/>
    <w:rsid w:val="00D83942"/>
    <w:rsid w:val="00D84143"/>
    <w:rsid w:val="00D860BE"/>
    <w:rsid w:val="00D860FA"/>
    <w:rsid w:val="00D90CE0"/>
    <w:rsid w:val="00D91864"/>
    <w:rsid w:val="00D91BE1"/>
    <w:rsid w:val="00D92CAB"/>
    <w:rsid w:val="00D93D45"/>
    <w:rsid w:val="00D94A8D"/>
    <w:rsid w:val="00D94E5E"/>
    <w:rsid w:val="00D9568F"/>
    <w:rsid w:val="00D96A83"/>
    <w:rsid w:val="00D96ECD"/>
    <w:rsid w:val="00D979C5"/>
    <w:rsid w:val="00DA1BEA"/>
    <w:rsid w:val="00DA1FAB"/>
    <w:rsid w:val="00DA24BE"/>
    <w:rsid w:val="00DA5E68"/>
    <w:rsid w:val="00DA6487"/>
    <w:rsid w:val="00DA760D"/>
    <w:rsid w:val="00DB0392"/>
    <w:rsid w:val="00DB09C6"/>
    <w:rsid w:val="00DB2224"/>
    <w:rsid w:val="00DB2733"/>
    <w:rsid w:val="00DB35F9"/>
    <w:rsid w:val="00DB668E"/>
    <w:rsid w:val="00DB6F83"/>
    <w:rsid w:val="00DB7150"/>
    <w:rsid w:val="00DC0207"/>
    <w:rsid w:val="00DC0B6A"/>
    <w:rsid w:val="00DC1E56"/>
    <w:rsid w:val="00DC29C2"/>
    <w:rsid w:val="00DC2D05"/>
    <w:rsid w:val="00DC6793"/>
    <w:rsid w:val="00DD0D85"/>
    <w:rsid w:val="00DD149A"/>
    <w:rsid w:val="00DD4EE0"/>
    <w:rsid w:val="00DD70C7"/>
    <w:rsid w:val="00DE140F"/>
    <w:rsid w:val="00DE1DDA"/>
    <w:rsid w:val="00DE3189"/>
    <w:rsid w:val="00DF173C"/>
    <w:rsid w:val="00DF1804"/>
    <w:rsid w:val="00DF2C63"/>
    <w:rsid w:val="00DF3513"/>
    <w:rsid w:val="00DF46CA"/>
    <w:rsid w:val="00DF4E7E"/>
    <w:rsid w:val="00DF4EE1"/>
    <w:rsid w:val="00DF5AAB"/>
    <w:rsid w:val="00DF7A78"/>
    <w:rsid w:val="00DF7E34"/>
    <w:rsid w:val="00E000EC"/>
    <w:rsid w:val="00E00620"/>
    <w:rsid w:val="00E006B2"/>
    <w:rsid w:val="00E02842"/>
    <w:rsid w:val="00E05665"/>
    <w:rsid w:val="00E05FF1"/>
    <w:rsid w:val="00E10845"/>
    <w:rsid w:val="00E10B2B"/>
    <w:rsid w:val="00E113C3"/>
    <w:rsid w:val="00E120D8"/>
    <w:rsid w:val="00E124FB"/>
    <w:rsid w:val="00E1356A"/>
    <w:rsid w:val="00E13578"/>
    <w:rsid w:val="00E13D5D"/>
    <w:rsid w:val="00E16562"/>
    <w:rsid w:val="00E178CC"/>
    <w:rsid w:val="00E20398"/>
    <w:rsid w:val="00E21365"/>
    <w:rsid w:val="00E218AB"/>
    <w:rsid w:val="00E22829"/>
    <w:rsid w:val="00E252AC"/>
    <w:rsid w:val="00E258AC"/>
    <w:rsid w:val="00E26649"/>
    <w:rsid w:val="00E26F2C"/>
    <w:rsid w:val="00E271F2"/>
    <w:rsid w:val="00E31955"/>
    <w:rsid w:val="00E32EC5"/>
    <w:rsid w:val="00E33C05"/>
    <w:rsid w:val="00E347C1"/>
    <w:rsid w:val="00E35922"/>
    <w:rsid w:val="00E37DF0"/>
    <w:rsid w:val="00E40F0F"/>
    <w:rsid w:val="00E4179C"/>
    <w:rsid w:val="00E435B5"/>
    <w:rsid w:val="00E44EAB"/>
    <w:rsid w:val="00E4704B"/>
    <w:rsid w:val="00E47211"/>
    <w:rsid w:val="00E47B55"/>
    <w:rsid w:val="00E508E9"/>
    <w:rsid w:val="00E53E00"/>
    <w:rsid w:val="00E54239"/>
    <w:rsid w:val="00E54377"/>
    <w:rsid w:val="00E55C4C"/>
    <w:rsid w:val="00E56170"/>
    <w:rsid w:val="00E56D17"/>
    <w:rsid w:val="00E57E1A"/>
    <w:rsid w:val="00E603FF"/>
    <w:rsid w:val="00E6046A"/>
    <w:rsid w:val="00E60A50"/>
    <w:rsid w:val="00E60D7F"/>
    <w:rsid w:val="00E61F80"/>
    <w:rsid w:val="00E63053"/>
    <w:rsid w:val="00E6380E"/>
    <w:rsid w:val="00E6451F"/>
    <w:rsid w:val="00E64995"/>
    <w:rsid w:val="00E64FC0"/>
    <w:rsid w:val="00E667FD"/>
    <w:rsid w:val="00E7091C"/>
    <w:rsid w:val="00E7146C"/>
    <w:rsid w:val="00E719C1"/>
    <w:rsid w:val="00E729C9"/>
    <w:rsid w:val="00E76E14"/>
    <w:rsid w:val="00E7736E"/>
    <w:rsid w:val="00E7767D"/>
    <w:rsid w:val="00E80948"/>
    <w:rsid w:val="00E81396"/>
    <w:rsid w:val="00E81D2A"/>
    <w:rsid w:val="00E81FB1"/>
    <w:rsid w:val="00E866AE"/>
    <w:rsid w:val="00E86DA4"/>
    <w:rsid w:val="00E87A89"/>
    <w:rsid w:val="00E91A37"/>
    <w:rsid w:val="00E91D1E"/>
    <w:rsid w:val="00E9295A"/>
    <w:rsid w:val="00E973EF"/>
    <w:rsid w:val="00E975B5"/>
    <w:rsid w:val="00E97889"/>
    <w:rsid w:val="00EA07BC"/>
    <w:rsid w:val="00EA13DE"/>
    <w:rsid w:val="00EA3B06"/>
    <w:rsid w:val="00EA434B"/>
    <w:rsid w:val="00EA44AF"/>
    <w:rsid w:val="00EA45D1"/>
    <w:rsid w:val="00EA4EA9"/>
    <w:rsid w:val="00EA4FFE"/>
    <w:rsid w:val="00EA66FE"/>
    <w:rsid w:val="00EA69C7"/>
    <w:rsid w:val="00EA6CB8"/>
    <w:rsid w:val="00EA740B"/>
    <w:rsid w:val="00EA7FC9"/>
    <w:rsid w:val="00EB02FD"/>
    <w:rsid w:val="00EB0A6A"/>
    <w:rsid w:val="00EB0D57"/>
    <w:rsid w:val="00EB1415"/>
    <w:rsid w:val="00EB1794"/>
    <w:rsid w:val="00EB2160"/>
    <w:rsid w:val="00EB52C9"/>
    <w:rsid w:val="00EB70B6"/>
    <w:rsid w:val="00EC0B22"/>
    <w:rsid w:val="00EC23D1"/>
    <w:rsid w:val="00EC2D81"/>
    <w:rsid w:val="00EC383B"/>
    <w:rsid w:val="00EC3B13"/>
    <w:rsid w:val="00EC3E2E"/>
    <w:rsid w:val="00EC46DE"/>
    <w:rsid w:val="00EC4E93"/>
    <w:rsid w:val="00EC5FAF"/>
    <w:rsid w:val="00EC6AE3"/>
    <w:rsid w:val="00EC6EB3"/>
    <w:rsid w:val="00ED0BF1"/>
    <w:rsid w:val="00ED20D5"/>
    <w:rsid w:val="00ED3CBA"/>
    <w:rsid w:val="00ED417D"/>
    <w:rsid w:val="00ED57C6"/>
    <w:rsid w:val="00ED5CD6"/>
    <w:rsid w:val="00ED5F89"/>
    <w:rsid w:val="00ED6E57"/>
    <w:rsid w:val="00EE43CF"/>
    <w:rsid w:val="00EE50AE"/>
    <w:rsid w:val="00EE693D"/>
    <w:rsid w:val="00EE7ED1"/>
    <w:rsid w:val="00EF1619"/>
    <w:rsid w:val="00EF1EC5"/>
    <w:rsid w:val="00EF25E3"/>
    <w:rsid w:val="00EF2EF2"/>
    <w:rsid w:val="00EF3472"/>
    <w:rsid w:val="00EF34A3"/>
    <w:rsid w:val="00EF3CBD"/>
    <w:rsid w:val="00EF6D25"/>
    <w:rsid w:val="00F00069"/>
    <w:rsid w:val="00F02BB8"/>
    <w:rsid w:val="00F04C1A"/>
    <w:rsid w:val="00F05BA3"/>
    <w:rsid w:val="00F067CA"/>
    <w:rsid w:val="00F12F2A"/>
    <w:rsid w:val="00F13203"/>
    <w:rsid w:val="00F1349C"/>
    <w:rsid w:val="00F13B8C"/>
    <w:rsid w:val="00F1407A"/>
    <w:rsid w:val="00F14B6D"/>
    <w:rsid w:val="00F15997"/>
    <w:rsid w:val="00F15A61"/>
    <w:rsid w:val="00F17A46"/>
    <w:rsid w:val="00F2062B"/>
    <w:rsid w:val="00F232FA"/>
    <w:rsid w:val="00F2492E"/>
    <w:rsid w:val="00F26513"/>
    <w:rsid w:val="00F30304"/>
    <w:rsid w:val="00F3084D"/>
    <w:rsid w:val="00F36290"/>
    <w:rsid w:val="00F37A55"/>
    <w:rsid w:val="00F37DF0"/>
    <w:rsid w:val="00F409F4"/>
    <w:rsid w:val="00F40C13"/>
    <w:rsid w:val="00F41445"/>
    <w:rsid w:val="00F41740"/>
    <w:rsid w:val="00F4234A"/>
    <w:rsid w:val="00F423B5"/>
    <w:rsid w:val="00F42DCA"/>
    <w:rsid w:val="00F42F52"/>
    <w:rsid w:val="00F42F79"/>
    <w:rsid w:val="00F448A9"/>
    <w:rsid w:val="00F456F5"/>
    <w:rsid w:val="00F4609E"/>
    <w:rsid w:val="00F4784E"/>
    <w:rsid w:val="00F50400"/>
    <w:rsid w:val="00F5105A"/>
    <w:rsid w:val="00F51774"/>
    <w:rsid w:val="00F5189A"/>
    <w:rsid w:val="00F51B99"/>
    <w:rsid w:val="00F529C7"/>
    <w:rsid w:val="00F541CA"/>
    <w:rsid w:val="00F57064"/>
    <w:rsid w:val="00F6025A"/>
    <w:rsid w:val="00F60347"/>
    <w:rsid w:val="00F603A2"/>
    <w:rsid w:val="00F60541"/>
    <w:rsid w:val="00F60777"/>
    <w:rsid w:val="00F60827"/>
    <w:rsid w:val="00F60F1E"/>
    <w:rsid w:val="00F61390"/>
    <w:rsid w:val="00F637AE"/>
    <w:rsid w:val="00F640D8"/>
    <w:rsid w:val="00F644C3"/>
    <w:rsid w:val="00F64A4D"/>
    <w:rsid w:val="00F64FD4"/>
    <w:rsid w:val="00F652B8"/>
    <w:rsid w:val="00F65972"/>
    <w:rsid w:val="00F66381"/>
    <w:rsid w:val="00F67524"/>
    <w:rsid w:val="00F700EA"/>
    <w:rsid w:val="00F70820"/>
    <w:rsid w:val="00F70F85"/>
    <w:rsid w:val="00F71251"/>
    <w:rsid w:val="00F72105"/>
    <w:rsid w:val="00F7315D"/>
    <w:rsid w:val="00F73522"/>
    <w:rsid w:val="00F776C3"/>
    <w:rsid w:val="00F83F41"/>
    <w:rsid w:val="00F84B87"/>
    <w:rsid w:val="00F852AB"/>
    <w:rsid w:val="00F87CD2"/>
    <w:rsid w:val="00F90138"/>
    <w:rsid w:val="00F934F9"/>
    <w:rsid w:val="00F958CB"/>
    <w:rsid w:val="00F96CF5"/>
    <w:rsid w:val="00FA1367"/>
    <w:rsid w:val="00FA173B"/>
    <w:rsid w:val="00FA313D"/>
    <w:rsid w:val="00FA5142"/>
    <w:rsid w:val="00FB1428"/>
    <w:rsid w:val="00FB1B08"/>
    <w:rsid w:val="00FB2954"/>
    <w:rsid w:val="00FB3602"/>
    <w:rsid w:val="00FB41B9"/>
    <w:rsid w:val="00FB52AF"/>
    <w:rsid w:val="00FC0562"/>
    <w:rsid w:val="00FC139F"/>
    <w:rsid w:val="00FC141F"/>
    <w:rsid w:val="00FC15B4"/>
    <w:rsid w:val="00FC15FE"/>
    <w:rsid w:val="00FC22CC"/>
    <w:rsid w:val="00FC2B68"/>
    <w:rsid w:val="00FC3F32"/>
    <w:rsid w:val="00FC43E4"/>
    <w:rsid w:val="00FC504F"/>
    <w:rsid w:val="00FC6C32"/>
    <w:rsid w:val="00FC7929"/>
    <w:rsid w:val="00FD39D8"/>
    <w:rsid w:val="00FD3FDF"/>
    <w:rsid w:val="00FD41C1"/>
    <w:rsid w:val="00FD5067"/>
    <w:rsid w:val="00FD6407"/>
    <w:rsid w:val="00FD6A4E"/>
    <w:rsid w:val="00FD7252"/>
    <w:rsid w:val="00FE40BC"/>
    <w:rsid w:val="00FE4BA5"/>
    <w:rsid w:val="00FE4D6B"/>
    <w:rsid w:val="00FE6174"/>
    <w:rsid w:val="00FE6453"/>
    <w:rsid w:val="00FE719C"/>
    <w:rsid w:val="00FF13F5"/>
    <w:rsid w:val="00FF16E9"/>
    <w:rsid w:val="00FF41AF"/>
    <w:rsid w:val="00FF45C9"/>
    <w:rsid w:val="00FF4806"/>
    <w:rsid w:val="00FF587A"/>
    <w:rsid w:val="00FF6ECC"/>
    <w:rsid w:val="00FF7537"/>
    <w:rsid w:val="00FF7B54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9B2F8B"/>
    <w:rPr>
      <w:b/>
    </w:rPr>
  </w:style>
  <w:style w:type="character" w:customStyle="1" w:styleId="af6">
    <w:name w:val="本文正文(强调) 字符"/>
    <w:basedOn w:val="af0"/>
    <w:link w:val="af5"/>
    <w:rsid w:val="009B2F8B"/>
    <w:rPr>
      <w:rFonts w:ascii="Times New Roman" w:eastAsia="宋体" w:hAnsi="Times New Roman" w:cs="Times New Roman"/>
      <w:b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  <w:style w:type="character" w:customStyle="1" w:styleId="MTConvertedEquation">
    <w:name w:val="MTConvertedEquation"/>
    <w:basedOn w:val="a3"/>
    <w:rsid w:val="00B8330B"/>
    <w:rPr>
      <w:rFonts w:ascii="Latin Modern Math" w:hAnsi="Latin Modern Math"/>
      <w:i/>
    </w:rPr>
  </w:style>
  <w:style w:type="paragraph" w:customStyle="1" w:styleId="MTDisplayEquation">
    <w:name w:val="MTDisplayEquation"/>
    <w:basedOn w:val="a2"/>
    <w:next w:val="a1"/>
    <w:link w:val="MTDisplayEquation0"/>
    <w:rsid w:val="00B8330B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f0"/>
    <w:link w:val="MTDisplayEquation"/>
    <w:rsid w:val="00B8330B"/>
    <w:rPr>
      <w:rFonts w:ascii="Times New Roman" w:eastAsia="宋体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2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77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8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yperlink" Target="https://doi.org/10.1175/2009jcli2944.1" TargetMode="Externa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yperlink" Target="https://doi.org/10.1080/07350015.1998.1052474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s://doi.org/10.1007/s13351-021-1139-2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hyperlink" Target="https://doi.org/10.1073/pnas.0701020104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yperlink" Target="https://doi.org/10.1175/jcli-3256.1" TargetMode="External"/><Relationship Id="rId30" Type="http://schemas.openxmlformats.org/officeDocument/2006/relationships/footer" Target="footer2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505378F9-EEEE-449A-82F0-307C30429A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20</TotalTime>
  <Pages>20</Pages>
  <Words>4059</Words>
  <Characters>23140</Characters>
  <Application>Microsoft Office Word</Application>
  <DocSecurity>0</DocSecurity>
  <Lines>192</Lines>
  <Paragraphs>54</Paragraphs>
  <ScaleCrop>false</ScaleCrop>
  <Company/>
  <LinksUpToDate>false</LinksUpToDate>
  <CharactersWithSpaces>27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420</cp:revision>
  <cp:lastPrinted>2022-05-14T03:39:00Z</cp:lastPrinted>
  <dcterms:created xsi:type="dcterms:W3CDTF">2022-07-09T13:16:00Z</dcterms:created>
  <dcterms:modified xsi:type="dcterms:W3CDTF">2022-07-14T10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